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440D8FF" w14:textId="77777777" w:rsidR="00AE653F" w:rsidRPr="00CA3FB3" w:rsidRDefault="00AE653F" w:rsidP="00AE653F">
      <w:r w:rsidRPr="00B24040">
        <w:rPr>
          <w:rFonts w:cs="Times New Roman"/>
          <w:b/>
          <w:bCs/>
          <w:szCs w:val="24"/>
        </w:rPr>
        <w:t>Additional file 2</w:t>
      </w:r>
      <w:r w:rsidRPr="00B24040">
        <w:rPr>
          <w:b/>
          <w:bCs/>
        </w:rPr>
        <w:t>.</w:t>
      </w:r>
      <w:r w:rsidRPr="00CA3FB3">
        <w:t xml:space="preserve"> Vegetation indices that were compared among </w:t>
      </w:r>
      <w:r>
        <w:t xml:space="preserve">inoculation </w:t>
      </w:r>
      <w:r w:rsidRPr="00CA3FB3">
        <w:t>treatments</w:t>
      </w:r>
      <w:r>
        <w:t xml:space="preserve"> (</w:t>
      </w:r>
      <w:r w:rsidRPr="00CA3FB3">
        <w:t xml:space="preserve">controls </w:t>
      </w:r>
      <w:r>
        <w:t>and</w:t>
      </w:r>
      <w:r w:rsidRPr="00CA3FB3">
        <w:t xml:space="preserve"> plants inoculated with </w:t>
      </w:r>
      <w:r w:rsidRPr="00CA3FB3">
        <w:rPr>
          <w:i/>
          <w:iCs/>
          <w:color w:val="000000"/>
        </w:rPr>
        <w:t>N</w:t>
      </w:r>
      <w:r w:rsidRPr="00CA3FB3">
        <w:rPr>
          <w:color w:val="000000"/>
        </w:rPr>
        <w:t xml:space="preserve">. </w:t>
      </w:r>
      <w:r w:rsidRPr="00CA3FB3">
        <w:rPr>
          <w:i/>
          <w:iCs/>
          <w:color w:val="000000"/>
        </w:rPr>
        <w:t>parvum</w:t>
      </w:r>
      <w:r w:rsidRPr="00CA3FB3">
        <w:t xml:space="preserve">, </w:t>
      </w:r>
      <w:r w:rsidRPr="00CA3FB3">
        <w:rPr>
          <w:i/>
          <w:iCs/>
          <w:color w:val="000000"/>
        </w:rPr>
        <w:t>P</w:t>
      </w:r>
      <w:r w:rsidRPr="00CA3FB3">
        <w:rPr>
          <w:color w:val="000000"/>
        </w:rPr>
        <w:t xml:space="preserve">. </w:t>
      </w:r>
      <w:proofErr w:type="spellStart"/>
      <w:r w:rsidRPr="00CA3FB3">
        <w:rPr>
          <w:i/>
          <w:iCs/>
          <w:color w:val="000000"/>
        </w:rPr>
        <w:t>chlamydospora</w:t>
      </w:r>
      <w:proofErr w:type="spellEnd"/>
      <w:r w:rsidRPr="00CA3FB3">
        <w:t xml:space="preserve">, or </w:t>
      </w:r>
      <w:r w:rsidRPr="00CA3FB3">
        <w:rPr>
          <w:i/>
          <w:iCs/>
          <w:color w:val="000000"/>
        </w:rPr>
        <w:t>T</w:t>
      </w:r>
      <w:r w:rsidRPr="00CA3FB3">
        <w:rPr>
          <w:color w:val="000000"/>
        </w:rPr>
        <w:t xml:space="preserve">. </w:t>
      </w:r>
      <w:proofErr w:type="spellStart"/>
      <w:r w:rsidRPr="00CA3FB3">
        <w:rPr>
          <w:i/>
          <w:iCs/>
          <w:color w:val="000000"/>
        </w:rPr>
        <w:t>texanus</w:t>
      </w:r>
      <w:proofErr w:type="spellEnd"/>
      <w:r>
        <w:t>)</w:t>
      </w:r>
      <w:r w:rsidRPr="00CA3FB3">
        <w:t>, at weeks 8, 9, and 14.</w:t>
      </w:r>
    </w:p>
    <w:tbl>
      <w:tblPr>
        <w:tblW w:w="9971" w:type="dxa"/>
        <w:tblLayout w:type="fixed"/>
        <w:tblLook w:val="04A0" w:firstRow="1" w:lastRow="0" w:firstColumn="1" w:lastColumn="0" w:noHBand="0" w:noVBand="1"/>
      </w:tblPr>
      <w:tblGrid>
        <w:gridCol w:w="2250"/>
        <w:gridCol w:w="89"/>
        <w:gridCol w:w="3061"/>
        <w:gridCol w:w="332"/>
        <w:gridCol w:w="1918"/>
        <w:gridCol w:w="199"/>
        <w:gridCol w:w="1923"/>
        <w:gridCol w:w="199"/>
      </w:tblGrid>
      <w:tr w:rsidR="00AE653F" w:rsidRPr="00CA3FB3" w14:paraId="11E6ED76" w14:textId="77777777" w:rsidTr="00B01480">
        <w:trPr>
          <w:gridAfter w:val="1"/>
          <w:wAfter w:w="199" w:type="dxa"/>
          <w:trHeight w:val="320"/>
        </w:trPr>
        <w:tc>
          <w:tcPr>
            <w:tcW w:w="2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6D1961D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Vegetation index</w:t>
            </w:r>
          </w:p>
        </w:tc>
        <w:tc>
          <w:tcPr>
            <w:tcW w:w="31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78AA7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Equation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300EC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Description</w:t>
            </w:r>
          </w:p>
        </w:tc>
        <w:tc>
          <w:tcPr>
            <w:tcW w:w="21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B33AE3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eference</w:t>
            </w:r>
          </w:p>
        </w:tc>
      </w:tr>
      <w:tr w:rsidR="00AE653F" w:rsidRPr="00CA3FB3" w14:paraId="6C77C6C5" w14:textId="77777777" w:rsidTr="00B01480">
        <w:trPr>
          <w:trHeight w:val="107"/>
        </w:trPr>
        <w:tc>
          <w:tcPr>
            <w:tcW w:w="233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076E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Structural indices</w:t>
            </w:r>
          </w:p>
        </w:tc>
        <w:tc>
          <w:tcPr>
            <w:tcW w:w="339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F1845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1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2F56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DE85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</w:p>
        </w:tc>
      </w:tr>
      <w:tr w:rsidR="00AE653F" w:rsidRPr="00CA3FB3" w14:paraId="0C72FECD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159FE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Enhanced Vegeta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B64AC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EVI = [2.5 x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>)] / [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+ 6)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 xml:space="preserve"> – 7.5)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800</w:t>
            </w:r>
            <w:r w:rsidRPr="00CA3FB3">
              <w:rPr>
                <w:color w:val="000000"/>
                <w:sz w:val="20"/>
                <w:szCs w:val="20"/>
              </w:rPr>
              <w:t xml:space="preserve"> + 1)]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60790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esponsive to canopy structural variations, including leaf area, canopy type, plant physiognomy, and canopy architecture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100A97" w14:textId="3C6723A2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Huete&lt;/Author&gt;&lt;Year&gt;2002&lt;/Year&gt;&lt;RecNum&gt;2584&lt;/RecNum&gt;&lt;DisplayText&gt;[1]&lt;/DisplayText&gt;&lt;record&gt;&lt;rec-number&gt;2584&lt;/rec-number&gt;&lt;foreign-keys&gt;&lt;key app="EN" db-id="r2rw9p591f0zvyee9sbvr9thvadrw02fwrsv" timestamp="1739369645"&gt;2584&lt;/key&gt;&lt;/foreign-keys&gt;&lt;ref-type name="Journal Article"&gt;17&lt;/ref-type&gt;&lt;contributors&gt;&lt;authors&gt;&lt;author&gt;Huete, Alfredo&lt;/author&gt;&lt;author&gt;Didan, Kamel&lt;/author&gt;&lt;author&gt;Miura, Tomoaki&lt;/author&gt;&lt;author&gt;Rodriguez, E Patricia&lt;/author&gt;&lt;author&gt;Gao, Xiang&lt;/author&gt;&lt;author&gt;Ferreira, Laerte G&lt;/author&gt;&lt;/authors&gt;&lt;/contributors&gt;&lt;titles&gt;&lt;title&gt;Overview of the radiometric and biophysical performance of the MODIS vegetation indices&lt;/title&gt;&lt;secondary-title&gt;Remote Sensing of Environment&lt;/secondary-title&gt;&lt;/titles&gt;&lt;periodical&gt;&lt;full-title&gt;Remote sensing of environment&lt;/full-title&gt;&lt;abbr-1&gt;Remote Sens. Env.&lt;/abbr-1&gt;&lt;/periodical&gt;&lt;pages&gt;195-213&lt;/pages&gt;&lt;volume&gt;83&lt;/volume&gt;&lt;dates&gt;&lt;year&gt;2002&lt;/year&gt;&lt;/dates&gt;&lt;isbn&gt;0034-4257&lt;/isbn&gt;&lt;urls&gt;&lt;/urls&gt;&lt;electronic-resource-num&gt;https://doi.org/10.1016/S0034-4257(02)00096-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4899F620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5BDF0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odified Chlorophyll Absorp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B747442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  <w:lang w:val="fr-FR"/>
              </w:rPr>
              <w:t>MCARI = [(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 xml:space="preserve">700 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>670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) – 0.2 (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 xml:space="preserve">700 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>550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)] x (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 xml:space="preserve">700 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  <w:lang w:val="fr-FR"/>
              </w:rPr>
              <w:t>670</w:t>
            </w:r>
            <w:r w:rsidRPr="00CA3FB3">
              <w:rPr>
                <w:color w:val="000000"/>
                <w:sz w:val="20"/>
                <w:szCs w:val="20"/>
                <w:lang w:val="fr-FR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CDA2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depth of chlorophyll absorption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6AADC9" w14:textId="088997F9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Daughtry&lt;/Author&gt;&lt;Year&gt;2000&lt;/Year&gt;&lt;RecNum&gt;2585&lt;/RecNum&gt;&lt;DisplayText&gt;[2]&lt;/DisplayText&gt;&lt;record&gt;&lt;rec-number&gt;2585&lt;/rec-number&gt;&lt;foreign-keys&gt;&lt;key app="EN" db-id="r2rw9p591f0zvyee9sbvr9thvadrw02fwrsv" timestamp="1739369657"&gt;2585&lt;/key&gt;&lt;/foreign-keys&gt;&lt;ref-type name="Journal Article"&gt;17&lt;/ref-type&gt;&lt;contributors&gt;&lt;authors&gt;&lt;author&gt;Daughtry, Craig ST&lt;/author&gt;&lt;author&gt;Walthall, CL&lt;/author&gt;&lt;author&gt;Kim, MS&lt;/author&gt;&lt;author&gt;De Colstoun, E Brown&lt;/author&gt;&lt;author&gt;McMurtrey Iii, JE&lt;/author&gt;&lt;/authors&gt;&lt;/contributors&gt;&lt;titles&gt;&lt;title&gt;Estimating corn leaf chlorophyll concentration from leaf and canopy reflectance&lt;/title&gt;&lt;secondary-title&gt;Remote Sensing of Environment&lt;/secondary-title&gt;&lt;/titles&gt;&lt;periodical&gt;&lt;full-title&gt;Remote sensing of environment&lt;/full-title&gt;&lt;abbr-1&gt;Remote Sens. Env.&lt;/abbr-1&gt;&lt;/periodical&gt;&lt;pages&gt;229-239&lt;/pages&gt;&lt;volume&gt;74&lt;/volume&gt;&lt;dates&gt;&lt;year&gt;2000&lt;/year&gt;&lt;/dates&gt;&lt;isbn&gt;0034-4257&lt;/isbn&gt;&lt;urls&gt;&lt;/urls&gt;&lt;electronic-resource-num&gt;https://doi.org/10.1016/S0034-4257(00)00113-9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ABF4C77" w14:textId="77777777" w:rsidTr="00B01480">
        <w:trPr>
          <w:gridAfter w:val="1"/>
          <w:wAfter w:w="199" w:type="dxa"/>
          <w:trHeight w:val="32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3F800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odified Soil-Adjusted Vegeta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DF1B0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MSAVI = 2 x R800 + 1 – </w:t>
            </w:r>
            <w:proofErr w:type="gramStart"/>
            <w:r w:rsidRPr="00CA3FB3">
              <w:rPr>
                <w:color w:val="000000"/>
                <w:sz w:val="20"/>
                <w:szCs w:val="20"/>
              </w:rPr>
              <w:t>√(</w:t>
            </w:r>
            <w:proofErr w:type="gramEnd"/>
            <w:r w:rsidRPr="00CA3FB3">
              <w:rPr>
                <w:color w:val="000000"/>
                <w:sz w:val="20"/>
                <w:szCs w:val="20"/>
              </w:rPr>
              <w:t xml:space="preserve">2 x </w:t>
            </w:r>
            <w:r w:rsidRPr="00CA3FB3">
              <w:rPr>
                <w:rFonts w:ascii="Cambria Math" w:hAnsi="Cambria Math"/>
                <w:color w:val="000000"/>
                <w:sz w:val="20"/>
                <w:szCs w:val="20"/>
              </w:rPr>
              <w:t>𝑅</w:t>
            </w:r>
            <w:r w:rsidRPr="00CA3FB3">
              <w:rPr>
                <w:color w:val="000000"/>
                <w:sz w:val="20"/>
                <w:szCs w:val="20"/>
              </w:rPr>
              <w:t>800 + 1) 2 − 8(</w:t>
            </w:r>
            <w:r w:rsidRPr="00CA3FB3">
              <w:rPr>
                <w:rFonts w:ascii="Cambria Math" w:hAnsi="Cambria Math"/>
                <w:color w:val="000000"/>
                <w:sz w:val="20"/>
                <w:szCs w:val="20"/>
              </w:rPr>
              <w:t>𝑅</w:t>
            </w:r>
            <w:r w:rsidRPr="00CA3FB3">
              <w:rPr>
                <w:color w:val="000000"/>
                <w:sz w:val="20"/>
                <w:szCs w:val="20"/>
              </w:rPr>
              <w:t xml:space="preserve">800 − </w:t>
            </w:r>
            <w:r w:rsidRPr="00CA3FB3">
              <w:rPr>
                <w:rFonts w:ascii="Cambria Math" w:hAnsi="Cambria Math"/>
                <w:color w:val="000000"/>
                <w:sz w:val="20"/>
                <w:szCs w:val="20"/>
              </w:rPr>
              <w:t>𝑅</w:t>
            </w:r>
            <w:r w:rsidRPr="00CA3FB3">
              <w:rPr>
                <w:color w:val="000000"/>
                <w:sz w:val="20"/>
                <w:szCs w:val="20"/>
              </w:rPr>
              <w:t>670) /2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BDD709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depth of chlorophyll absorption, when bare soil is visible between leav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F55E7" w14:textId="2D8F1818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Qi&lt;/Author&gt;&lt;Year&gt;1994&lt;/Year&gt;&lt;RecNum&gt;2586&lt;/RecNum&gt;&lt;DisplayText&gt;[3]&lt;/DisplayText&gt;&lt;record&gt;&lt;rec-number&gt;2586&lt;/rec-number&gt;&lt;foreign-keys&gt;&lt;key app="EN" db-id="r2rw9p591f0zvyee9sbvr9thvadrw02fwrsv" timestamp="1739369709"&gt;2586&lt;/key&gt;&lt;/foreign-keys&gt;&lt;ref-type name="Journal Article"&gt;17&lt;/ref-type&gt;&lt;contributors&gt;&lt;authors&gt;&lt;author&gt;Qi, Jiaguo&lt;/author&gt;&lt;author&gt;Chehbouni, Abdelghani&lt;/author&gt;&lt;author&gt;Huete, Alfredo R&lt;/author&gt;&lt;author&gt;Kerr, Yann H&lt;/author&gt;&lt;author&gt;Sorooshian, Soroosh&lt;/author&gt;&lt;/authors&gt;&lt;/contributors&gt;&lt;titles&gt;&lt;title&gt;A modified soil adjusted vegetation index&lt;/title&gt;&lt;secondary-title&gt;Remote Sensing of Environment&lt;/secondary-title&gt;&lt;/titles&gt;&lt;periodical&gt;&lt;full-title&gt;Remote sensing of environment&lt;/full-title&gt;&lt;abbr-1&gt;Remote Sens. Env.&lt;/abbr-1&gt;&lt;/periodical&gt;&lt;pages&gt;119-126&lt;/pages&gt;&lt;volume&gt;48&lt;/volume&gt;&lt;dates&gt;&lt;year&gt;1994&lt;/year&gt;&lt;/dates&gt;&lt;isbn&gt;0034-4257&lt;/isbn&gt;&lt;urls&gt;&lt;/urls&gt;&lt;electronic-resource-num&gt;https://doi.org/10.1016/0034-4257(94)90134-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3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A08BBF3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5715C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odified Triangular Vegetation Index 1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3AA120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TVI1= 1.2 [1.2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50</w:t>
            </w:r>
            <w:r w:rsidRPr="00CA3FB3">
              <w:rPr>
                <w:color w:val="000000"/>
                <w:sz w:val="20"/>
                <w:szCs w:val="20"/>
              </w:rPr>
              <w:t>) – 2.5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67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50</w:t>
            </w:r>
            <w:r w:rsidRPr="00CA3FB3">
              <w:rPr>
                <w:color w:val="000000"/>
                <w:sz w:val="20"/>
                <w:szCs w:val="20"/>
              </w:rPr>
              <w:t>)]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4262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rop growth and yield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77DA91" w14:textId="405D851E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Haboudane&lt;/Author&gt;&lt;Year&gt;2004&lt;/Year&gt;&lt;RecNum&gt;2587&lt;/RecNum&gt;&lt;DisplayText&gt;[4]&lt;/DisplayText&gt;&lt;record&gt;&lt;rec-number&gt;2587&lt;/rec-number&gt;&lt;foreign-keys&gt;&lt;key app="EN" db-id="r2rw9p591f0zvyee9sbvr9thvadrw02fwrsv" timestamp="1739369720"&gt;2587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abbr-1&gt;Remote Sens. Env.&lt;/abbr-1&gt;&lt;/periodical&gt;&lt;pages&gt;337-352&lt;/pages&gt;&lt;volume&gt;90&lt;/volume&gt;&lt;dates&gt;&lt;year&gt;2004&lt;/year&gt;&lt;/dates&gt;&lt;isbn&gt;0034-4257&lt;/isbn&gt;&lt;urls&gt;&lt;/urls&gt;&lt;electronic-resource-num&gt;https://doi.org/10.1016/j.rse.2003.12.013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4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0AA9D367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F39DC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Normalized Difference Red Edge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B8BEF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NDRE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20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2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40F97" w14:textId="77777777" w:rsidR="00AE653F" w:rsidRPr="00CA3FB3" w:rsidRDefault="00AE653F" w:rsidP="00B01480">
            <w:pPr>
              <w:rPr>
                <w:color w:val="2E2E2E"/>
                <w:sz w:val="20"/>
                <w:szCs w:val="20"/>
              </w:rPr>
            </w:pPr>
            <w:r w:rsidRPr="00CA3FB3">
              <w:rPr>
                <w:color w:val="2E2E2E"/>
                <w:sz w:val="20"/>
                <w:szCs w:val="20"/>
              </w:rPr>
              <w:t xml:space="preserve">Measures canopy health and vigor.  Has been investigated in </w:t>
            </w:r>
            <w:r w:rsidRPr="00CA3FB3">
              <w:rPr>
                <w:i/>
                <w:iCs/>
                <w:color w:val="2E2E2E"/>
                <w:sz w:val="20"/>
                <w:szCs w:val="20"/>
              </w:rPr>
              <w:t xml:space="preserve">Vitis vinifera </w:t>
            </w:r>
            <w:r w:rsidRPr="00CA3FB3">
              <w:rPr>
                <w:color w:val="2E2E2E"/>
                <w:sz w:val="20"/>
                <w:szCs w:val="20"/>
              </w:rPr>
              <w:t>with symptoms of Esca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6DD70" w14:textId="090BAE11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E4oCZQXVyaWE8L0F1dGhvcj48WWVhcj4yMDE2PC9ZZWFy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E4oCZQXVyaWE8L0F1dGhvcj48WWVhcj4yMDE2PC9ZZWFy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="002015EB">
              <w:rPr>
                <w:noProof/>
                <w:color w:val="000000"/>
                <w:sz w:val="20"/>
                <w:szCs w:val="20"/>
              </w:rPr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end"/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5, 6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51C3FD1C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1FD55C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Normalized Difference Vegeta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8F413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NDVI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-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86BF3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Measures canopy health and vigor.  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20419" w14:textId="4BA081AD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E4oCZQXVyaWE8L0F1dGhvcj48WWVhcj4yMDE2PC9ZZWFy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E4oCZQXVyaWE8L0F1dGhvcj48WWVhcj4yMDE2PC9ZZWFy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="002015EB">
              <w:rPr>
                <w:noProof/>
                <w:color w:val="000000"/>
                <w:sz w:val="20"/>
                <w:szCs w:val="20"/>
              </w:rPr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end"/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5, 6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1178163C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206B1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Optimized Soil-Adjusted Vegeta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257A73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OSAVI = [(1 + 0.16</w:t>
            </w:r>
            <w:proofErr w:type="gramStart"/>
            <w:r w:rsidRPr="00CA3FB3">
              <w:rPr>
                <w:color w:val="000000"/>
                <w:sz w:val="20"/>
                <w:szCs w:val="20"/>
              </w:rPr>
              <w:t>)  (</w:t>
            </w:r>
            <w:proofErr w:type="gramEnd"/>
            <w:r w:rsidRPr="00CA3FB3">
              <w:rPr>
                <w:color w:val="000000"/>
                <w:sz w:val="20"/>
                <w:szCs w:val="20"/>
              </w:rPr>
              <w:t>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>)]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670 </w:t>
            </w:r>
            <w:r w:rsidRPr="00CA3FB3">
              <w:rPr>
                <w:color w:val="000000"/>
                <w:sz w:val="20"/>
                <w:szCs w:val="20"/>
              </w:rPr>
              <w:t>+ 0.16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7C16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Accounts for soil optical properties, to minimize the effect of reflectance from soil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44C82" w14:textId="791EDACC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Rondeaux&lt;/Author&gt;&lt;Year&gt;1996&lt;/Year&gt;&lt;RecNum&gt;2590&lt;/RecNum&gt;&lt;DisplayText&gt;[7]&lt;/DisplayText&gt;&lt;record&gt;&lt;rec-number&gt;2590&lt;/rec-number&gt;&lt;foreign-keys&gt;&lt;key app="EN" db-id="r2rw9p591f0zvyee9sbvr9thvadrw02fwrsv" timestamp="1739369756"&gt;2590&lt;/key&gt;&lt;/foreign-keys&gt;&lt;ref-type name="Journal Article"&gt;17&lt;/ref-type&gt;&lt;contributors&gt;&lt;authors&gt;&lt;author&gt;Rondeaux, Geneviève&lt;/author&gt;&lt;author&gt;Steven, Michael&lt;/author&gt;&lt;author&gt;Baret, Frédéric&lt;/author&gt;&lt;/authors&gt;&lt;/contributors&gt;&lt;titles&gt;&lt;title&gt;Optimization of soil-adjusted vegetation indices&lt;/title&gt;&lt;secondary-title&gt;Remote Sensing of Environment&lt;/secondary-title&gt;&lt;/titles&gt;&lt;periodical&gt;&lt;full-title&gt;Remote sensing of environment&lt;/full-title&gt;&lt;abbr-1&gt;Remote Sens. Env.&lt;/abbr-1&gt;&lt;/periodical&gt;&lt;pages&gt;95-107&lt;/pages&gt;&lt;volume&gt;55&lt;/volume&gt;&lt;dates&gt;&lt;year&gt;1996&lt;/year&gt;&lt;/dates&gt;&lt;isbn&gt;0034-4257&lt;/isbn&gt;&lt;urls&gt;&lt;/urls&gt;&lt;electronic-resource-num&gt;https://doi.org/10.1016/0034-4257(95)00186-7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7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15C1F695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9AAC7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enormalized Difference Vegetation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969D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DVI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 xml:space="preserve">) / </w:t>
            </w:r>
            <w:proofErr w:type="gramStart"/>
            <w:r w:rsidRPr="00CA3FB3">
              <w:rPr>
                <w:color w:val="000000"/>
                <w:sz w:val="20"/>
                <w:szCs w:val="20"/>
              </w:rPr>
              <w:t>√(</w:t>
            </w:r>
            <w:proofErr w:type="gramEnd"/>
            <w:r w:rsidRPr="00CA3FB3">
              <w:rPr>
                <w:color w:val="000000"/>
                <w:sz w:val="20"/>
                <w:szCs w:val="20"/>
              </w:rPr>
              <w:t>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F0765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atio of light absorbed in the near-infrared spectrum, to light absorbed in the red range of the visible spectrum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B8BE0" w14:textId="25889F20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Roujean&lt;/Author&gt;&lt;Year&gt;1995&lt;/Year&gt;&lt;RecNum&gt;2591&lt;/RecNum&gt;&lt;DisplayText&gt;[8]&lt;/DisplayText&gt;&lt;record&gt;&lt;rec-number&gt;2591&lt;/rec-number&gt;&lt;foreign-keys&gt;&lt;key app="EN" db-id="r2rw9p591f0zvyee9sbvr9thvadrw02fwrsv" timestamp="1739369765"&gt;2591&lt;/key&gt;&lt;/foreign-keys&gt;&lt;ref-type name="Journal Article"&gt;17&lt;/ref-type&gt;&lt;contributors&gt;&lt;authors&gt;&lt;author&gt;Roujean, Jean-Louis&lt;/author&gt;&lt;author&gt;Breon, François-Marie&lt;/author&gt;&lt;/authors&gt;&lt;/contributors&gt;&lt;titles&gt;&lt;title&gt;Estimating PAR absorbed by vegetation from bidirectional reflectance measurements&lt;/title&gt;&lt;secondary-title&gt;Remote Sensing of Environment&lt;/secondary-title&gt;&lt;/titles&gt;&lt;periodical&gt;&lt;full-title&gt;Remote sensing of environment&lt;/full-title&gt;&lt;abbr-1&gt;Remote Sens. Env.&lt;/abbr-1&gt;&lt;/periodical&gt;&lt;pages&gt;375-384&lt;/pages&gt;&lt;volume&gt;51&lt;/volume&gt;&lt;dates&gt;&lt;year&gt;1995&lt;/year&gt;&lt;/dates&gt;&lt;isbn&gt;0034-4257&lt;/isbn&gt;&lt;urls&gt;&lt;/urls&gt;&lt;electronic-resource-num&gt;https://doi.org/10.1016/0034-4257(94)00114-3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8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3C302D5C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1D5C50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Simple Ratio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6B4D03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SR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767823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inimizes the effect of reflectance from soil, ice, and water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B768F" w14:textId="60D48613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01157E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Jordan&lt;/Author&gt;&lt;Year&gt;1969&lt;/Year&gt;&lt;RecNum&gt;2592&lt;/RecNum&gt;&lt;DisplayText&gt;[9]&lt;/DisplayText&gt;&lt;record&gt;&lt;rec-number&gt;2592&lt;/rec-number&gt;&lt;foreign-keys&gt;&lt;key app="EN" db-id="r2rw9p591f0zvyee9sbvr9thvadrw02fwrsv" timestamp="1739369773"&gt;2592&lt;/key&gt;&lt;/foreign-keys&gt;&lt;ref-type name="Journal Article"&gt;17&lt;/ref-type&gt;&lt;contributors&gt;&lt;authors&gt;&lt;author&gt;Jordan, Carl F&lt;/author&gt;&lt;/authors&gt;&lt;/contributors&gt;&lt;titles&gt;&lt;title&gt;Derivation of leaf‐area index from quality of light on the forest floor&lt;/title&gt;&lt;secondary-title&gt;Ecology&lt;/secondary-title&gt;&lt;/titles&gt;&lt;periodical&gt;&lt;full-title&gt;Ecology&lt;/full-title&gt;&lt;/periodical&gt;&lt;pages&gt;663-666&lt;/pages&gt;&lt;volume&gt;50&lt;/volume&gt;&lt;dates&gt;&lt;year&gt;1969&lt;/year&gt;&lt;/dates&gt;&lt;isbn&gt;1939-9170&lt;/isbn&gt;&lt;urls&gt;&lt;/urls&gt;&lt;electronic-resource-num&gt;https://doi.org/10.2307/1936256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9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71746617" w14:textId="77777777" w:rsidTr="00B01480">
        <w:trPr>
          <w:gridAfter w:val="1"/>
          <w:wAfter w:w="199" w:type="dxa"/>
          <w:trHeight w:val="18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8E676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igment indices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BDEDA5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52B64B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855E7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AE653F" w:rsidRPr="00CA3FB3" w14:paraId="44371E07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7D8522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Gitelson &amp; </w:t>
            </w:r>
            <w:proofErr w:type="spellStart"/>
            <w:r w:rsidRPr="00CA3FB3">
              <w:rPr>
                <w:color w:val="000000"/>
                <w:sz w:val="20"/>
                <w:szCs w:val="20"/>
              </w:rPr>
              <w:t>Merzlyak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Index 1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6917B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GM1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75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50</w:t>
            </w:r>
            <w:r w:rsidRPr="00CA3FB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DC04B7A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content in leav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1C92C3" w14:textId="156C6B47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itelson&lt;/Author&gt;&lt;Year&gt;1996&lt;/Year&gt;&lt;RecNum&gt;2594&lt;/RecNum&gt;&lt;DisplayText&gt;[10, 11]&lt;/DisplayText&gt;&lt;record&gt;&lt;rec-number&gt;2594&lt;/rec-number&gt;&lt;foreign-keys&gt;&lt;key app="EN" db-id="r2rw9p591f0zvyee9sbvr9thvadrw02fwrsv" timestamp="1739369837"&gt;2594&lt;/key&gt;&lt;/foreign-keys&gt;&lt;ref-type name="Journal Article"&gt;17&lt;/ref-type&gt;&lt;contributors&gt;&lt;authors&gt;&lt;author&gt;Gitelson, Anatoly A&lt;/author&gt;&lt;author&gt;Kaufman, Yoram J&lt;/author&gt;&lt;author&gt;Merzlyak, Mark N&lt;/author&gt;&lt;/authors&gt;&lt;/contributors&gt;&lt;titles&gt;&lt;title&gt;Use of a green channel in remote sensing of global vegetation from EOS-MODIS&lt;/title&gt;&lt;secondary-title&gt;Remote Sensing of Environment&lt;/secondary-title&gt;&lt;/titles&gt;&lt;periodical&gt;&lt;full-title&gt;Remote sensing of environment&lt;/full-title&gt;&lt;abbr-1&gt;Remote Sens. Env.&lt;/abbr-1&gt;&lt;/periodical&gt;&lt;pages&gt;289-298&lt;/pages&gt;&lt;volume&gt;58&lt;/volume&gt;&lt;dates&gt;&lt;year&gt;1996&lt;/year&gt;&lt;/dates&gt;&lt;isbn&gt;0034-4257&lt;/isbn&gt;&lt;urls&gt;&lt;/urls&gt;&lt;electronic-resource-num&gt;https://doi.org/10.1016/S0034-4257(96)00072-7&lt;/electronic-resource-num&gt;&lt;/record&gt;&lt;/Cite&gt;&lt;Cite&gt;&lt;Author&gt;Gitelson&lt;/Author&gt;&lt;Year&gt;1997&lt;/Year&gt;&lt;RecNum&gt;2595&lt;/RecNum&gt;&lt;record&gt;&lt;rec-number&gt;2595&lt;/rec-number&gt;&lt;foreign-keys&gt;&lt;key app="EN" db-id="r2rw9p591f0zvyee9sbvr9thvadrw02fwrsv" timestamp="1739369837"&gt;2595&lt;/key&gt;&lt;/foreign-keys&gt;&lt;ref-type name="Journal Article"&gt;17&lt;/ref-type&gt;&lt;contributors&gt;&lt;authors&gt;&lt;author&gt;Gitelson, Anatoly A&lt;/author&gt;&lt;author&gt;Merzlyak, Mark N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abbr-1&gt;Int. J. Remote Sens.&lt;/abbr-1&gt;&lt;/periodical&gt;&lt;pages&gt;2691-2697&lt;/pages&gt;&lt;volume&gt;18&lt;/volume&gt;&lt;dates&gt;&lt;year&gt;1997&lt;/year&gt;&lt;/dates&gt;&lt;isbn&gt;0143-1161&lt;/isbn&gt;&lt;urls&gt;&lt;/urls&gt;&lt;electronic-resource-num&gt;https://doi.org/0071-1128/00/0055-12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0, 11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40E5FE68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87CE8F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Gitelson &amp; </w:t>
            </w:r>
            <w:proofErr w:type="spellStart"/>
            <w:r w:rsidRPr="00CA3FB3">
              <w:rPr>
                <w:color w:val="000000"/>
                <w:sz w:val="20"/>
                <w:szCs w:val="20"/>
              </w:rPr>
              <w:t>Merzlyak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Index 2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BF986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GM2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75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0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05EA6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content in leav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BDF65" w14:textId="6171AD82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itelson&lt;/Author&gt;&lt;Year&gt;1996&lt;/Year&gt;&lt;RecNum&gt;2594&lt;/RecNum&gt;&lt;DisplayText&gt;[10, 11]&lt;/DisplayText&gt;&lt;record&gt;&lt;rec-number&gt;2594&lt;/rec-number&gt;&lt;foreign-keys&gt;&lt;key app="EN" db-id="r2rw9p591f0zvyee9sbvr9thvadrw02fwrsv" timestamp="1739369837"&gt;2594&lt;/key&gt;&lt;/foreign-keys&gt;&lt;ref-type name="Journal Article"&gt;17&lt;/ref-type&gt;&lt;contributors&gt;&lt;authors&gt;&lt;author&gt;Gitelson, Anatoly A&lt;/author&gt;&lt;author&gt;Kaufman, Yoram J&lt;/author&gt;&lt;author&gt;Merzlyak, Mark N&lt;/author&gt;&lt;/authors&gt;&lt;/contributors&gt;&lt;titles&gt;&lt;title&gt;Use of a green channel in remote sensing of global vegetation from EOS-MODIS&lt;/title&gt;&lt;secondary-title&gt;Remote Sensing of Environment&lt;/secondary-title&gt;&lt;/titles&gt;&lt;periodical&gt;&lt;full-title&gt;Remote sensing of environment&lt;/full-title&gt;&lt;abbr-1&gt;Remote Sens. Env.&lt;/abbr-1&gt;&lt;/periodical&gt;&lt;pages&gt;289-298&lt;/pages&gt;&lt;volume&gt;58&lt;/volume&gt;&lt;dates&gt;&lt;year&gt;1996&lt;/year&gt;&lt;/dates&gt;&lt;isbn&gt;0034-4257&lt;/isbn&gt;&lt;urls&gt;&lt;/urls&gt;&lt;electronic-resource-num&gt;https://doi.org/10.1016/S0034-4257(96)00072-7&lt;/electronic-resource-num&gt;&lt;/record&gt;&lt;/Cite&gt;&lt;Cite&gt;&lt;Author&gt;Gitelson&lt;/Author&gt;&lt;Year&gt;1997&lt;/Year&gt;&lt;RecNum&gt;2595&lt;/RecNum&gt;&lt;record&gt;&lt;rec-number&gt;2595&lt;/rec-number&gt;&lt;foreign-keys&gt;&lt;key app="EN" db-id="r2rw9p591f0zvyee9sbvr9thvadrw02fwrsv" timestamp="1739369837"&gt;2595&lt;/key&gt;&lt;/foreign-keys&gt;&lt;ref-type name="Journal Article"&gt;17&lt;/ref-type&gt;&lt;contributors&gt;&lt;authors&gt;&lt;author&gt;Gitelson, Anatoly A&lt;/author&gt;&lt;author&gt;Merzlyak, Mark N&lt;/author&gt;&lt;/authors&gt;&lt;/contributors&gt;&lt;titles&gt;&lt;title&gt;Remote estimation of chlorophyll content in higher plant leaves&lt;/title&gt;&lt;secondary-title&gt;International Journal of Remote Sensing&lt;/secondary-title&gt;&lt;/titles&gt;&lt;periodical&gt;&lt;full-title&gt;International Journal of Remote Sensing&lt;/full-title&gt;&lt;abbr-1&gt;Int. J. Remote Sens.&lt;/abbr-1&gt;&lt;/periodical&gt;&lt;pages&gt;2691-2697&lt;/pages&gt;&lt;volume&gt;18&lt;/volume&gt;&lt;dates&gt;&lt;year&gt;1997&lt;/year&gt;&lt;/dates&gt;&lt;isbn&gt;0143-1161&lt;/isbn&gt;&lt;urls&gt;&lt;/urls&gt;&lt;electronic-resource-num&gt;https://doi.org/0071-1128/00/0055-12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0, 11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52665A2F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5DB804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hlorophyll Index Red Edge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69624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I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75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1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5ECC63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a and chlorophyll b content in leaves, to detect chlorosi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D0645" w14:textId="2ECB41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Zarco-Tejada&lt;/Author&gt;&lt;Year&gt;2005&lt;/Year&gt;&lt;RecNum&gt;2596&lt;/RecNum&gt;&lt;DisplayText&gt;[12]&lt;/DisplayText&gt;&lt;record&gt;&lt;rec-number&gt;2596&lt;/rec-number&gt;&lt;foreign-keys&gt;&lt;key app="EN" db-id="r2rw9p591f0zvyee9sbvr9thvadrw02fwrsv" timestamp="1739369846"&gt;2596&lt;/key&gt;&lt;/foreign-keys&gt;&lt;ref-type name="Journal Article"&gt;17&lt;/ref-type&gt;&lt;contributors&gt;&lt;authors&gt;&lt;author&gt;Zarco-Tejada, Pablo J&lt;/author&gt;&lt;author&gt;Berjón, Alberto&lt;/author&gt;&lt;author&gt;Lopez-Lozano, Raul&lt;/author&gt;&lt;author&gt;Miller, John R&lt;/author&gt;&lt;author&gt;Martín, P&lt;/author&gt;&lt;author&gt;Cachorro, Victoria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abbr-1&gt;Remote Sens. Env.&lt;/abbr-1&gt;&lt;/periodical&gt;&lt;pages&gt;271-287&lt;/pages&gt;&lt;volume&gt;99&lt;/volume&gt;&lt;dates&gt;&lt;year&gt;2005&lt;/year&gt;&lt;/dates&gt;&lt;isbn&gt;0034-4257&lt;/isbn&gt;&lt;urls&gt;&lt;/urls&gt;&lt;electronic-resource-num&gt;https://doi.org/10.1016/j.rse.2005.09.00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2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C59BAAE" w14:textId="77777777" w:rsidTr="00B01480">
        <w:trPr>
          <w:gridAfter w:val="1"/>
          <w:wAfter w:w="199" w:type="dxa"/>
          <w:trHeight w:val="315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EA41A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Normalized </w:t>
            </w:r>
            <w:proofErr w:type="spellStart"/>
            <w:r w:rsidRPr="00CA3FB3">
              <w:rPr>
                <w:color w:val="000000"/>
                <w:sz w:val="20"/>
                <w:szCs w:val="20"/>
              </w:rPr>
              <w:t>Phaeophytinization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Index 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0A49E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NPQI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415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435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415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435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2995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Measures chlorophyll degradation, as a </w:t>
            </w:r>
            <w:proofErr w:type="spellStart"/>
            <w:r w:rsidRPr="00CA3FB3">
              <w:rPr>
                <w:color w:val="000000"/>
                <w:sz w:val="20"/>
                <w:szCs w:val="20"/>
              </w:rPr>
              <w:t>phaeophytinization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>-based spectral trait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221DC" w14:textId="72391A14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Barnes&lt;/Author&gt;&lt;Year&gt;1992&lt;/Year&gt;&lt;RecNum&gt;2597&lt;/RecNum&gt;&lt;DisplayText&gt;[13, 14]&lt;/DisplayText&gt;&lt;record&gt;&lt;rec-number&gt;2597&lt;/rec-number&gt;&lt;foreign-keys&gt;&lt;key app="EN" db-id="r2rw9p591f0zvyee9sbvr9thvadrw02fwrsv" timestamp="1739369858"&gt;2597&lt;/key&gt;&lt;/foreign-keys&gt;&lt;ref-type name="Journal Article"&gt;17&lt;/ref-type&gt;&lt;contributors&gt;&lt;authors&gt;&lt;author&gt;Barnes, Jeremy D&lt;/author&gt;&lt;author&gt;Balaguer, L&lt;/author&gt;&lt;author&gt;Manrique, Elvira&lt;/author&gt;&lt;author&gt;Elvira, S&lt;/author&gt;&lt;author&gt;Davison, AW&lt;/author&gt;&lt;/authors&gt;&lt;/contributors&gt;&lt;titles&gt;&lt;title&gt;A reappraisal of the use of DMSO for the extraction and determination of chlorophylls a and b in lichens and higher plants&lt;/title&gt;&lt;secondary-title&gt;Environmental and Experimental Botany&lt;/secondary-title&gt;&lt;/titles&gt;&lt;periodical&gt;&lt;full-title&gt;Environmental and Experimental Botany&lt;/full-title&gt;&lt;abbr-1&gt;Environ Exp Botany&lt;/abbr-1&gt;&lt;/periodical&gt;&lt;pages&gt;85-100&lt;/pages&gt;&lt;volume&gt;32&lt;/volume&gt;&lt;dates&gt;&lt;year&gt;1992&lt;/year&gt;&lt;/dates&gt;&lt;isbn&gt;0098-8472&lt;/isbn&gt;&lt;urls&gt;&lt;/urls&gt;&lt;electronic-resource-num&gt;https://doi.org/10.1016/0098-8472(92)90034-Y&lt;/electronic-resource-num&gt;&lt;/record&gt;&lt;/Cite&gt;&lt;Cite&gt;&lt;Author&gt;Gamon&lt;/Author&gt;&lt;Year&gt;1992&lt;/Year&gt;&lt;RecNum&gt;2598&lt;/RecNum&gt;&lt;record&gt;&lt;rec-number&gt;2598&lt;/rec-number&gt;&lt;foreign-keys&gt;&lt;key app="EN" db-id="r2rw9p591f0zvyee9sbvr9thvadrw02fwrsv" timestamp="1739369865"&gt;2598&lt;/key&gt;&lt;/foreign-keys&gt;&lt;ref-type name="Journal Article"&gt;17&lt;/ref-type&gt;&lt;contributors&gt;&lt;authors&gt;&lt;author&gt;Gamon, JA&lt;/author&gt;&lt;author&gt;Penuelas, Josep&lt;/author&gt;&lt;author&gt;Field, CB&lt;/author&gt;&lt;/authors&gt;&lt;/contributors&gt;&lt;titles&gt;&lt;title&gt;A narrow-waveband spectral index that tracks diurnal changes in photosynthetic efficiency&lt;/title&gt;&lt;secondary-title&gt;Remote Sensing of Environment&lt;/secondary-title&gt;&lt;/titles&gt;&lt;periodical&gt;&lt;full-title&gt;Remote sensing of environment&lt;/full-title&gt;&lt;abbr-1&gt;Remote Sens. Env.&lt;/abbr-1&gt;&lt;/periodical&gt;&lt;pages&gt;35-44&lt;/pages&gt;&lt;volume&gt;41&lt;/volume&gt;&lt;dates&gt;&lt;year&gt;1992&lt;/year&gt;&lt;/dates&gt;&lt;isbn&gt;0034-4257&lt;/isbn&gt;&lt;urls&gt;&lt;/urls&gt;&lt;electronic-resource-num&gt;https://doi.org/10.1016/0034-4257(92)90059-S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3, 14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0D3889B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B832C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arotenoid Reflectance Index 550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C4004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RI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50</w:t>
            </w:r>
            <w:r w:rsidRPr="00CA3FB3">
              <w:rPr>
                <w:color w:val="000000"/>
                <w:sz w:val="20"/>
                <w:szCs w:val="20"/>
              </w:rPr>
              <w:t xml:space="preserve"> = (1 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10</w:t>
            </w:r>
            <w:r w:rsidRPr="00CA3FB3">
              <w:rPr>
                <w:color w:val="000000"/>
                <w:sz w:val="20"/>
                <w:szCs w:val="20"/>
              </w:rPr>
              <w:t>) – (1 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5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4BA711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Measures the physiological state of plants during development, senescence, acclimation/ </w:t>
            </w:r>
            <w:r w:rsidRPr="00CA3FB3">
              <w:rPr>
                <w:color w:val="000000"/>
                <w:sz w:val="20"/>
                <w:szCs w:val="20"/>
              </w:rPr>
              <w:lastRenderedPageBreak/>
              <w:t>adaptation to different environments, and various stress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51A02" w14:textId="37EA5E8B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lastRenderedPageBreak/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itelson&lt;/Author&gt;&lt;Year&gt;2002&lt;/Year&gt;&lt;RecNum&gt;2599&lt;/RecNum&gt;&lt;DisplayText&gt;[15]&lt;/DisplayText&gt;&lt;record&gt;&lt;rec-number&gt;2599&lt;/rec-number&gt;&lt;foreign-keys&gt;&lt;key app="EN" db-id="r2rw9p591f0zvyee9sbvr9thvadrw02fwrsv" timestamp="1739369877"&gt;2599&lt;/key&gt;&lt;/foreign-keys&gt;&lt;ref-type name="Journal Article"&gt;17&lt;/ref-type&gt;&lt;contributors&gt;&lt;authors&gt;&lt;author&gt;Gitelson, Anatoly A&lt;/author&gt;&lt;author&gt;Zur, Yoav&lt;/author&gt;&lt;author&gt;Chivkunova, Olga B&lt;/author&gt;&lt;author&gt;Merzlyak, Mark N&lt;/author&gt;&lt;/authors&gt;&lt;/contributors&gt;&lt;titles&gt;&lt;title&gt;Assessing carotenoid content in plant leaves with reflectance spectroscopy&lt;/title&gt;&lt;secondary-title&gt;Photochemistry and Photobiology&lt;/secondary-title&gt;&lt;/titles&gt;&lt;periodical&gt;&lt;full-title&gt;Photochemistry and photobiology&lt;/full-title&gt;&lt;abbr-1&gt;Photochem. Photobiol.&lt;/abbr-1&gt;&lt;/periodical&gt;&lt;pages&gt;272-281&lt;/pages&gt;&lt;volume&gt;75&lt;/volume&gt;&lt;dates&gt;&lt;year&gt;2002&lt;/year&gt;&lt;/dates&gt;&lt;isbn&gt;0031-8655&lt;/isbn&gt;&lt;urls&gt;&lt;/urls&gt;&lt;electronic-resource-num&gt;https://doi.org/10.1562/0031-8655(2002)0750272ACCIPL2.0.CO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5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2BC5E40B" w14:textId="77777777" w:rsidTr="00B01480">
        <w:trPr>
          <w:gridAfter w:val="1"/>
          <w:wAfter w:w="199" w:type="dxa"/>
          <w:trHeight w:val="576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C7FE5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arotenoid Reflectance Index 700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34902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RI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00</w:t>
            </w:r>
            <w:r w:rsidRPr="00CA3FB3">
              <w:rPr>
                <w:color w:val="000000"/>
                <w:sz w:val="20"/>
                <w:szCs w:val="20"/>
              </w:rPr>
              <w:t xml:space="preserve"> = (1 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10</w:t>
            </w:r>
            <w:r w:rsidRPr="00CA3FB3">
              <w:rPr>
                <w:color w:val="000000"/>
                <w:sz w:val="20"/>
                <w:szCs w:val="20"/>
              </w:rPr>
              <w:t>) – (1 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0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4C33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arotenoid reflectance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3028E" w14:textId="152B6568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itelson&lt;/Author&gt;&lt;Year&gt;2002&lt;/Year&gt;&lt;RecNum&gt;2599&lt;/RecNum&gt;&lt;DisplayText&gt;[15]&lt;/DisplayText&gt;&lt;record&gt;&lt;rec-number&gt;2599&lt;/rec-number&gt;&lt;foreign-keys&gt;&lt;key app="EN" db-id="r2rw9p591f0zvyee9sbvr9thvadrw02fwrsv" timestamp="1739369877"&gt;2599&lt;/key&gt;&lt;/foreign-keys&gt;&lt;ref-type name="Journal Article"&gt;17&lt;/ref-type&gt;&lt;contributors&gt;&lt;authors&gt;&lt;author&gt;Gitelson, Anatoly A&lt;/author&gt;&lt;author&gt;Zur, Yoav&lt;/author&gt;&lt;author&gt;Chivkunova, Olga B&lt;/author&gt;&lt;author&gt;Merzlyak, Mark N&lt;/author&gt;&lt;/authors&gt;&lt;/contributors&gt;&lt;titles&gt;&lt;title&gt;Assessing carotenoid content in plant leaves with reflectance spectroscopy&lt;/title&gt;&lt;secondary-title&gt;Photochemistry and Photobiology&lt;/secondary-title&gt;&lt;/titles&gt;&lt;periodical&gt;&lt;full-title&gt;Photochemistry and photobiology&lt;/full-title&gt;&lt;abbr-1&gt;Photochem. Photobiol.&lt;/abbr-1&gt;&lt;/periodical&gt;&lt;pages&gt;272-281&lt;/pages&gt;&lt;volume&gt;75&lt;/volume&gt;&lt;dates&gt;&lt;year&gt;2002&lt;/year&gt;&lt;/dates&gt;&lt;isbn&gt;0031-8655&lt;/isbn&gt;&lt;urls&gt;&lt;/urls&gt;&lt;electronic-resource-num&gt;https://doi.org/10.1562/0031-8655(2002)0750272ACCIPL2.0.CO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5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07B23329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A4765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igment Specific Simple Ratio Chlorophyll a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1DFE2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A3FB3">
              <w:rPr>
                <w:color w:val="000000"/>
                <w:sz w:val="20"/>
                <w:szCs w:val="20"/>
              </w:rPr>
              <w:t>PSS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a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800</w:t>
            </w:r>
            <w:r w:rsidRPr="00CA3FB3">
              <w:rPr>
                <w:color w:val="000000"/>
                <w:sz w:val="20"/>
                <w:szCs w:val="20"/>
              </w:rPr>
              <w:t xml:space="preserve"> 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5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6B40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light absorption and photosynthesi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60D1F" w14:textId="63C7B2C3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="002015EB">
              <w:rPr>
                <w:noProof/>
                <w:color w:val="000000"/>
                <w:sz w:val="20"/>
                <w:szCs w:val="20"/>
              </w:rPr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end"/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6, 17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FDBBD3F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6157A7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igment Specific Simple Ratio Chlorophyll b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6C7E81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A3FB3">
              <w:rPr>
                <w:color w:val="000000"/>
                <w:sz w:val="20"/>
                <w:szCs w:val="20"/>
              </w:rPr>
              <w:t>PSS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b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800</w:t>
            </w:r>
            <w:r w:rsidRPr="00CA3FB3">
              <w:rPr>
                <w:color w:val="000000"/>
                <w:sz w:val="20"/>
                <w:szCs w:val="20"/>
              </w:rPr>
              <w:t xml:space="preserve"> 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5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DF6B9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the physiological state of plants during development, senescence, and various stress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F0B92" w14:textId="1C8BE411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="002015EB">
              <w:rPr>
                <w:noProof/>
                <w:color w:val="000000"/>
                <w:sz w:val="20"/>
                <w:szCs w:val="20"/>
              </w:rPr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end"/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6, 17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7D7C594B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F81897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 xml:space="preserve">Pigment Specific Simple Ratio Carotenoid 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438B0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A3FB3">
              <w:rPr>
                <w:color w:val="000000"/>
                <w:sz w:val="20"/>
                <w:szCs w:val="20"/>
              </w:rPr>
              <w:t>PSS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c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800</w:t>
            </w:r>
            <w:r w:rsidRPr="00CA3FB3">
              <w:rPr>
                <w:color w:val="000000"/>
                <w:sz w:val="20"/>
                <w:szCs w:val="20"/>
              </w:rPr>
              <w:t xml:space="preserve"> 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0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F9DF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content in leaves, under infection by necrotrophic pathogen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ACDBE3" w14:textId="71E2053D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</w:instrText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begin">
                <w:fldData xml:space="preserve">PEVuZE5vdGU+PENpdGU+PEF1dGhvcj5KdW5nZXM8L0F1dGhvcj48WWVhcj4yMDE4PC9ZZWFyPjxS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</w:fldData>
              </w:fldChar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.DATA </w:instrText>
            </w:r>
            <w:r w:rsidR="002015EB">
              <w:rPr>
                <w:noProof/>
                <w:color w:val="000000"/>
                <w:sz w:val="20"/>
                <w:szCs w:val="20"/>
              </w:rPr>
            </w:r>
            <w:r w:rsidR="002015EB">
              <w:rPr>
                <w:noProof/>
                <w:color w:val="000000"/>
                <w:sz w:val="20"/>
                <w:szCs w:val="20"/>
              </w:rPr>
              <w:fldChar w:fldCharType="end"/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6, 17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037AF667" w14:textId="77777777" w:rsidTr="00B01480">
        <w:trPr>
          <w:gridAfter w:val="1"/>
          <w:wAfter w:w="199" w:type="dxa"/>
          <w:trHeight w:val="855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A9D8A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igment Specific Normalized Difference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A8462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A3FB3">
              <w:rPr>
                <w:color w:val="000000"/>
                <w:sz w:val="20"/>
                <w:szCs w:val="20"/>
              </w:rPr>
              <w:t>PSNDc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470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47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B587DB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arotenoid concentration in leaves at different stages of senescence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9B7BF" w14:textId="0A6F89A3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Blackburn&lt;/Author&gt;&lt;Year&gt;1998&lt;/Year&gt;&lt;RecNum&gt;2602&lt;/RecNum&gt;&lt;DisplayText&gt;[18, 19]&lt;/DisplayText&gt;&lt;record&gt;&lt;rec-number&gt;2602&lt;/rec-number&gt;&lt;foreign-keys&gt;&lt;key app="EN" db-id="r2rw9p591f0zvyee9sbvr9thvadrw02fwrsv" timestamp="1739369927"&gt;2602&lt;/key&gt;&lt;/foreign-keys&gt;&lt;ref-type name="Journal Article"&gt;17&lt;/ref-type&gt;&lt;contributors&gt;&lt;authors&gt;&lt;author&gt;Blackburn, George Alan&lt;/author&gt;&lt;/authors&gt;&lt;/contributors&gt;&lt;titles&gt;&lt;title&gt;Spectral indices for estimating photosynthetic pigment concentrations: A test using senescent tree leaves.&lt;/title&gt;&lt;secondary-title&gt;International Journal of Remote Sensing&lt;/secondary-title&gt;&lt;/titles&gt;&lt;periodical&gt;&lt;full-title&gt;International Journal of Remote Sensing&lt;/full-title&gt;&lt;abbr-1&gt;Int. J. Remote Sens.&lt;/abbr-1&gt;&lt;/periodical&gt;&lt;pages&gt;657-675&lt;/pages&gt;&lt;volume&gt;19&lt;/volume&gt;&lt;dates&gt;&lt;year&gt;1998&lt;/year&gt;&lt;/dates&gt;&lt;isbn&gt;0143-1161&lt;/isbn&gt;&lt;urls&gt;&lt;/urls&gt;&lt;electronic-resource-num&gt;https://doi.org/10.1080/014311698215919&lt;/electronic-resource-num&gt;&lt;/record&gt;&lt;/Cite&gt;&lt;Cite&gt;&lt;Author&gt;Blackburn&lt;/Author&gt;&lt;Year&gt;1998&lt;/Year&gt;&lt;RecNum&gt;2603&lt;/RecNum&gt;&lt;record&gt;&lt;rec-number&gt;2603&lt;/rec-number&gt;&lt;foreign-keys&gt;&lt;key app="EN" db-id="r2rw9p591f0zvyee9sbvr9thvadrw02fwrsv" timestamp="1739369927"&gt;2603&lt;/key&gt;&lt;/foreign-keys&gt;&lt;ref-type name="Journal Article"&gt;17&lt;/ref-type&gt;&lt;contributors&gt;&lt;authors&gt;&lt;author&gt;Blackburn, George Alan&lt;/author&gt;&lt;/authors&gt;&lt;/contributors&gt;&lt;titles&gt;&lt;title&gt;Quantifying chlorophylls and caroteniods at leaf and canopy scales: An evaluation of some hyperspectral approaches&lt;/title&gt;&lt;secondary-title&gt;Remote Sensing of Environment&lt;/secondary-title&gt;&lt;/titles&gt;&lt;periodical&gt;&lt;full-title&gt;Remote sensing of environment&lt;/full-title&gt;&lt;abbr-1&gt;Remote Sens. Env.&lt;/abbr-1&gt;&lt;/periodical&gt;&lt;pages&gt;273-285&lt;/pages&gt;&lt;volume&gt;66&lt;/volume&gt;&lt;dates&gt;&lt;year&gt;1998&lt;/year&gt;&lt;/dates&gt;&lt;isbn&gt;0034-4257&lt;/isbn&gt;&lt;urls&gt;&lt;/urls&gt;&lt;electronic-resource-num&gt;https://doi.org/10.1016/S0034-4257(98)00059-5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8, 19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4E8C3AFC" w14:textId="77777777" w:rsidTr="00B01480">
        <w:trPr>
          <w:gridAfter w:val="1"/>
          <w:wAfter w:w="199" w:type="dxa"/>
          <w:trHeight w:val="6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B82F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Xanthophyll indices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ED1F3E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9D4669D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16DC0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AE653F" w:rsidRPr="00CA3FB3" w14:paraId="576EE390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FC663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hotochemical Reflectance Index 570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AB2E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RI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70</w:t>
            </w:r>
            <w:r w:rsidRPr="00CA3FB3">
              <w:rPr>
                <w:color w:val="000000"/>
                <w:sz w:val="20"/>
                <w:szCs w:val="20"/>
              </w:rPr>
              <w:t xml:space="preserve">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7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70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F551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 w:themeColor="text1"/>
                <w:sz w:val="20"/>
                <w:szCs w:val="20"/>
              </w:rPr>
              <w:t xml:space="preserve">Measures photoprotective pigments. Has been investigated in </w:t>
            </w:r>
            <w:r w:rsidRPr="00CA3FB3">
              <w:rPr>
                <w:i/>
                <w:iCs/>
                <w:color w:val="000000" w:themeColor="text1"/>
                <w:sz w:val="20"/>
                <w:szCs w:val="20"/>
              </w:rPr>
              <w:t>Vitis vinifera</w:t>
            </w:r>
            <w:r w:rsidRPr="00CA3FB3">
              <w:rPr>
                <w:color w:val="000000" w:themeColor="text1"/>
                <w:sz w:val="20"/>
                <w:szCs w:val="20"/>
              </w:rPr>
              <w:t xml:space="preserve"> infested by </w:t>
            </w:r>
            <w:r w:rsidRPr="00CA3FB3">
              <w:rPr>
                <w:i/>
                <w:iCs/>
                <w:color w:val="000000" w:themeColor="text1"/>
                <w:sz w:val="20"/>
                <w:szCs w:val="20"/>
              </w:rPr>
              <w:t>Phylloxera</w:t>
            </w:r>
            <w:r w:rsidRPr="00CA3FB3">
              <w:rPr>
                <w:color w:val="000000" w:themeColor="text1"/>
                <w:sz w:val="20"/>
                <w:szCs w:val="20"/>
              </w:rPr>
              <w:t xml:space="preserve">, the feeding of which is associated with lower leaf chlorophyll content, compared to the leaves of </w:t>
            </w:r>
            <w:proofErr w:type="spellStart"/>
            <w:r w:rsidRPr="00CA3FB3">
              <w:rPr>
                <w:color w:val="000000" w:themeColor="text1"/>
                <w:sz w:val="20"/>
                <w:szCs w:val="20"/>
              </w:rPr>
              <w:t>uninfested</w:t>
            </w:r>
            <w:proofErr w:type="spellEnd"/>
            <w:r w:rsidRPr="00CA3FB3">
              <w:rPr>
                <w:color w:val="000000" w:themeColor="text1"/>
                <w:sz w:val="20"/>
                <w:szCs w:val="20"/>
              </w:rPr>
              <w:t xml:space="preserve"> vine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10EBC" w14:textId="392FD969" w:rsidR="00AE653F" w:rsidRPr="00CA3FB3" w:rsidRDefault="00AE653F" w:rsidP="00B01480">
            <w:pPr>
              <w:rPr>
                <w:noProof/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amon&lt;/Author&gt;&lt;Year&gt;1992&lt;/Year&gt;&lt;RecNum&gt;2598&lt;/RecNum&gt;&lt;DisplayText&gt;[14, 20]&lt;/DisplayText&gt;&lt;record&gt;&lt;rec-number&gt;2598&lt;/rec-number&gt;&lt;foreign-keys&gt;&lt;key app="EN" db-id="r2rw9p591f0zvyee9sbvr9thvadrw02fwrsv" timestamp="1739369865"&gt;2598&lt;/key&gt;&lt;/foreign-keys&gt;&lt;ref-type name="Journal Article"&gt;17&lt;/ref-type&gt;&lt;contributors&gt;&lt;authors&gt;&lt;author&gt;Gamon, JA&lt;/author&gt;&lt;author&gt;Penuelas, Josep&lt;/author&gt;&lt;author&gt;Field, CB&lt;/author&gt;&lt;/authors&gt;&lt;/contributors&gt;&lt;titles&gt;&lt;title&gt;A narrow-waveband spectral index that tracks diurnal changes in photosynthetic efficiency&lt;/title&gt;&lt;secondary-title&gt;Remote Sensing of Environment&lt;/secondary-title&gt;&lt;/titles&gt;&lt;periodical&gt;&lt;full-title&gt;Remote sensing of environment&lt;/full-title&gt;&lt;abbr-1&gt;Remote Sens. Env.&lt;/abbr-1&gt;&lt;/periodical&gt;&lt;pages&gt;35-44&lt;/pages&gt;&lt;volume&gt;41&lt;/volume&gt;&lt;dates&gt;&lt;year&gt;1992&lt;/year&gt;&lt;/dates&gt;&lt;isbn&gt;0034-4257&lt;/isbn&gt;&lt;urls&gt;&lt;/urls&gt;&lt;electronic-resource-num&gt;https://doi.org/10.1016/0034-4257(92)90059-S&lt;/electronic-resource-num&gt;&lt;/record&gt;&lt;/Cite&gt;&lt;Cite&gt;&lt;Author&gt;Blanchfield&lt;/Author&gt;&lt;Year&gt;2006&lt;/Year&gt;&lt;RecNum&gt;2604&lt;/RecNum&gt;&lt;record&gt;&lt;rec-number&gt;2604&lt;/rec-number&gt;&lt;foreign-keys&gt;&lt;key app="EN" db-id="r2rw9p591f0zvyee9sbvr9thvadrw02fwrsv" timestamp="1739369937"&gt;2604&lt;/key&gt;&lt;/foreign-keys&gt;&lt;ref-type name="Journal Article"&gt;17&lt;/ref-type&gt;&lt;contributors&gt;&lt;authors&gt;&lt;author&gt;Blanchfield, Annette L&lt;/author&gt;&lt;author&gt;Robinson, Sharon A&lt;/author&gt;&lt;author&gt;Renzullo, Luigi J&lt;/author&gt;&lt;author&gt;Powell, Kevin S&lt;/author&gt;&lt;/authors&gt;&lt;/contributors&gt;&lt;titles&gt;&lt;title&gt;Phylloxera-infested grapevines have reduced chlorophyll and increased photoprotective pigment content—Can leaf pigment composition aid pest detection?&lt;/title&gt;&lt;secondary-title&gt;Functional Plant Biology&lt;/secondary-title&gt;&lt;/titles&gt;&lt;periodical&gt;&lt;full-title&gt;Functional Plant Biology&lt;/full-title&gt;&lt;abbr-1&gt;Funct. Plant Biol.&lt;/abbr-1&gt;&lt;/periodical&gt;&lt;pages&gt;507-514&lt;/pages&gt;&lt;volume&gt;33&lt;/volume&gt;&lt;dates&gt;&lt;year&gt;2006&lt;/year&gt;&lt;/dates&gt;&lt;isbn&gt;1445-4416&lt;/isbn&gt;&lt;urls&gt;&lt;/urls&gt;&lt;electronic-resource-num&gt;https://doi.org/10.1071/FP05315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4, 20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51842FD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CFE07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hotochemical Reflectance Index 515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A2FE7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RI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15</w:t>
            </w:r>
            <w:r w:rsidRPr="00CA3FB3">
              <w:rPr>
                <w:color w:val="000000"/>
                <w:sz w:val="20"/>
                <w:szCs w:val="20"/>
              </w:rPr>
              <w:t xml:space="preserve">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15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15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C9731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light-use efficiency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130C2" w14:textId="5288F0F0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amon&lt;/Author&gt;&lt;Year&gt;1992&lt;/Year&gt;&lt;RecNum&gt;2598&lt;/RecNum&gt;&lt;DisplayText&gt;[14, 20]&lt;/DisplayText&gt;&lt;record&gt;&lt;rec-number&gt;2598&lt;/rec-number&gt;&lt;foreign-keys&gt;&lt;key app="EN" db-id="r2rw9p591f0zvyee9sbvr9thvadrw02fwrsv" timestamp="1739369865"&gt;2598&lt;/key&gt;&lt;/foreign-keys&gt;&lt;ref-type name="Journal Article"&gt;17&lt;/ref-type&gt;&lt;contributors&gt;&lt;authors&gt;&lt;author&gt;Gamon, JA&lt;/author&gt;&lt;author&gt;Penuelas, Josep&lt;/author&gt;&lt;author&gt;Field, CB&lt;/author&gt;&lt;/authors&gt;&lt;/contributors&gt;&lt;titles&gt;&lt;title&gt;A narrow-waveband spectral index that tracks diurnal changes in photosynthetic efficiency&lt;/title&gt;&lt;secondary-title&gt;Remote Sensing of Environment&lt;/secondary-title&gt;&lt;/titles&gt;&lt;periodical&gt;&lt;full-title&gt;Remote sensing of environment&lt;/full-title&gt;&lt;abbr-1&gt;Remote Sens. Env.&lt;/abbr-1&gt;&lt;/periodical&gt;&lt;pages&gt;35-44&lt;/pages&gt;&lt;volume&gt;41&lt;/volume&gt;&lt;dates&gt;&lt;year&gt;1992&lt;/year&gt;&lt;/dates&gt;&lt;isbn&gt;0034-4257&lt;/isbn&gt;&lt;urls&gt;&lt;/urls&gt;&lt;electronic-resource-num&gt;https://doi.org/10.1016/0034-4257(92)90059-S&lt;/electronic-resource-num&gt;&lt;/record&gt;&lt;/Cite&gt;&lt;Cite&gt;&lt;Author&gt;Blanchfield&lt;/Author&gt;&lt;Year&gt;2006&lt;/Year&gt;&lt;RecNum&gt;2604&lt;/RecNum&gt;&lt;record&gt;&lt;rec-number&gt;2604&lt;/rec-number&gt;&lt;foreign-keys&gt;&lt;key app="EN" db-id="r2rw9p591f0zvyee9sbvr9thvadrw02fwrsv" timestamp="1739369937"&gt;2604&lt;/key&gt;&lt;/foreign-keys&gt;&lt;ref-type name="Journal Article"&gt;17&lt;/ref-type&gt;&lt;contributors&gt;&lt;authors&gt;&lt;author&gt;Blanchfield, Annette L&lt;/author&gt;&lt;author&gt;Robinson, Sharon A&lt;/author&gt;&lt;author&gt;Renzullo, Luigi J&lt;/author&gt;&lt;author&gt;Powell, Kevin S&lt;/author&gt;&lt;/authors&gt;&lt;/contributors&gt;&lt;titles&gt;&lt;title&gt;Phylloxera-infested grapevines have reduced chlorophyll and increased photoprotective pigment content—Can leaf pigment composition aid pest detection?&lt;/title&gt;&lt;secondary-title&gt;Functional Plant Biology&lt;/secondary-title&gt;&lt;/titles&gt;&lt;periodical&gt;&lt;full-title&gt;Functional Plant Biology&lt;/full-title&gt;&lt;abbr-1&gt;Funct. Plant Biol.&lt;/abbr-1&gt;&lt;/periodical&gt;&lt;pages&gt;507-514&lt;/pages&gt;&lt;volume&gt;33&lt;/volume&gt;&lt;dates&gt;&lt;year&gt;2006&lt;/year&gt;&lt;/dates&gt;&lt;isbn&gt;1445-4416&lt;/isbn&gt;&lt;urls&gt;&lt;/urls&gt;&lt;electronic-resource-num&gt;https://doi.org/10.1071/FP05315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4, 20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0004FB83" w14:textId="77777777" w:rsidTr="00B01480">
        <w:trPr>
          <w:gridAfter w:val="1"/>
          <w:wAfter w:w="199" w:type="dxa"/>
          <w:trHeight w:val="81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CECCCF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hotochemical Reflectance Index 512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94066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PRI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12</w:t>
            </w:r>
            <w:r w:rsidRPr="00CA3FB3">
              <w:rPr>
                <w:color w:val="000000"/>
                <w:sz w:val="20"/>
                <w:szCs w:val="20"/>
              </w:rPr>
              <w:t xml:space="preserve">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12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12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1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76CB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diurnal changes in photosynthesi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2C8FB" w14:textId="2EBC1966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amon&lt;/Author&gt;&lt;Year&gt;1992&lt;/Year&gt;&lt;RecNum&gt;2598&lt;/RecNum&gt;&lt;DisplayText&gt;[14, 20]&lt;/DisplayText&gt;&lt;record&gt;&lt;rec-number&gt;2598&lt;/rec-number&gt;&lt;foreign-keys&gt;&lt;key app="EN" db-id="r2rw9p591f0zvyee9sbvr9thvadrw02fwrsv" timestamp="1739369865"&gt;2598&lt;/key&gt;&lt;/foreign-keys&gt;&lt;ref-type name="Journal Article"&gt;17&lt;/ref-type&gt;&lt;contributors&gt;&lt;authors&gt;&lt;author&gt;Gamon, JA&lt;/author&gt;&lt;author&gt;Penuelas, Josep&lt;/author&gt;&lt;author&gt;Field, CB&lt;/author&gt;&lt;/authors&gt;&lt;/contributors&gt;&lt;titles&gt;&lt;title&gt;A narrow-waveband spectral index that tracks diurnal changes in photosynthetic efficiency&lt;/title&gt;&lt;secondary-title&gt;Remote Sensing of Environment&lt;/secondary-title&gt;&lt;/titles&gt;&lt;periodical&gt;&lt;full-title&gt;Remote sensing of environment&lt;/full-title&gt;&lt;abbr-1&gt;Remote Sens. Env.&lt;/abbr-1&gt;&lt;/periodical&gt;&lt;pages&gt;35-44&lt;/pages&gt;&lt;volume&gt;41&lt;/volume&gt;&lt;dates&gt;&lt;year&gt;1992&lt;/year&gt;&lt;/dates&gt;&lt;isbn&gt;0034-4257&lt;/isbn&gt;&lt;urls&gt;&lt;/urls&gt;&lt;electronic-resource-num&gt;https://doi.org/10.1016/0034-4257(92)90059-S&lt;/electronic-resource-num&gt;&lt;/record&gt;&lt;/Cite&gt;&lt;Cite&gt;&lt;Author&gt;Blanchfield&lt;/Author&gt;&lt;Year&gt;2006&lt;/Year&gt;&lt;RecNum&gt;2604&lt;/RecNum&gt;&lt;record&gt;&lt;rec-number&gt;2604&lt;/rec-number&gt;&lt;foreign-keys&gt;&lt;key app="EN" db-id="r2rw9p591f0zvyee9sbvr9thvadrw02fwrsv" timestamp="1739369937"&gt;2604&lt;/key&gt;&lt;/foreign-keys&gt;&lt;ref-type name="Journal Article"&gt;17&lt;/ref-type&gt;&lt;contributors&gt;&lt;authors&gt;&lt;author&gt;Blanchfield, Annette L&lt;/author&gt;&lt;author&gt;Robinson, Sharon A&lt;/author&gt;&lt;author&gt;Renzullo, Luigi J&lt;/author&gt;&lt;author&gt;Powell, Kevin S&lt;/author&gt;&lt;/authors&gt;&lt;/contributors&gt;&lt;titles&gt;&lt;title&gt;Phylloxera-infested grapevines have reduced chlorophyll and increased photoprotective pigment content—Can leaf pigment composition aid pest detection?&lt;/title&gt;&lt;secondary-title&gt;Functional Plant Biology&lt;/secondary-title&gt;&lt;/titles&gt;&lt;periodical&gt;&lt;full-title&gt;Functional Plant Biology&lt;/full-title&gt;&lt;abbr-1&gt;Funct. Plant Biol.&lt;/abbr-1&gt;&lt;/periodical&gt;&lt;pages&gt;507-514&lt;/pages&gt;&lt;volume&gt;33&lt;/volume&gt;&lt;dates&gt;&lt;year&gt;2006&lt;/year&gt;&lt;/dates&gt;&lt;isbn&gt;1445-4416&lt;/isbn&gt;&lt;urls&gt;&lt;/urls&gt;&lt;electronic-resource-num&gt;https://doi.org/10.1071/FP05315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4, 20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41195627" w14:textId="77777777" w:rsidTr="00B01480">
        <w:trPr>
          <w:gridAfter w:val="1"/>
          <w:wAfter w:w="199" w:type="dxa"/>
          <w:trHeight w:val="90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317827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/G/B indices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B51E9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22E1D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FD989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AE653F" w:rsidRPr="00CA3FB3" w14:paraId="70021B09" w14:textId="77777777" w:rsidTr="00B01480">
        <w:trPr>
          <w:gridAfter w:val="1"/>
          <w:wAfter w:w="199" w:type="dxa"/>
          <w:trHeight w:val="117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0AF9E7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edness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1BD5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70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9120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concentration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4D668" w14:textId="71FFD26B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Gitelson&lt;/Author&gt;&lt;Year&gt;2000&lt;/Year&gt;&lt;RecNum&gt;2608&lt;/RecNum&gt;&lt;DisplayText&gt;[21]&lt;/DisplayText&gt;&lt;record&gt;&lt;rec-number&gt;2608&lt;/rec-number&gt;&lt;foreign-keys&gt;&lt;key app="EN" db-id="r2rw9p591f0zvyee9sbvr9thvadrw02fwrsv" timestamp="1739371448"&gt;2608&lt;/key&gt;&lt;/foreign-keys&gt;&lt;ref-type name="Journal Article"&gt;17&lt;/ref-type&gt;&lt;contributors&gt;&lt;authors&gt;&lt;author&gt;Gitelson, AA&lt;/author&gt;&lt;author&gt;Yacobi, YZ&lt;/author&gt;&lt;author&gt;Schalles, JF&lt;/author&gt;&lt;author&gt;Rundquist, DC&lt;/author&gt;&lt;author&gt;Han, L&lt;/author&gt;&lt;author&gt;Stark, R&lt;/author&gt;&lt;author&gt;Etzion, D&lt;/author&gt;&lt;/authors&gt;&lt;/contributors&gt;&lt;titles&gt;&lt;title&gt;Remote estimation of phytoplankton density in productive waters&lt;/title&gt;&lt;secondary-title&gt;Advances in Limnology&lt;/secondary-title&gt;&lt;/titles&gt;&lt;periodical&gt;&lt;full-title&gt;Advances in Limnology&lt;/full-title&gt;&lt;abbr-1&gt;Adv. Limnol.&lt;/abbr-1&gt;&lt;/periodical&gt;&lt;pages&gt;121-136&lt;/pages&gt;&lt;volume&gt;55&lt;/volume&gt;&lt;dates&gt;&lt;year&gt;2000&lt;/year&gt;&lt;/dates&gt;&lt;urls&gt;&lt;/urls&gt;&lt;electronic-resource-num&gt;https://doi.org/0071-1128/00/0055-12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1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6E22468" w14:textId="77777777" w:rsidTr="00B01480">
        <w:trPr>
          <w:gridAfter w:val="1"/>
          <w:wAfter w:w="199" w:type="dxa"/>
          <w:trHeight w:val="6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41E82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Greenness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32CD5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G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57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BA56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lorophyll concentration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05E2FE" w14:textId="5F5A8E0A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Calderón&lt;/Author&gt;&lt;Year&gt;2013&lt;/Year&gt;&lt;RecNum&gt;2605&lt;/RecNum&gt;&lt;DisplayText&gt;[22]&lt;/DisplayText&gt;&lt;record&gt;&lt;rec-number&gt;2605&lt;/rec-number&gt;&lt;foreign-keys&gt;&lt;key app="EN" db-id="r2rw9p591f0zvyee9sbvr9thvadrw02fwrsv" timestamp="1739369951"&gt;2605&lt;/key&gt;&lt;/foreign-keys&gt;&lt;ref-type name="Journal Article"&gt;17&lt;/ref-type&gt;&lt;contributors&gt;&lt;authors&gt;&lt;author&gt;Calderón, Rocio&lt;/author&gt;&lt;author&gt;Navas-Cortés, Juan Antonio&lt;/author&gt;&lt;author&gt;Lucena, Carlos&lt;/author&gt;&lt;author&gt;Zarco-Tejada, Pablo J&lt;/author&gt;&lt;/authors&gt;&lt;/contributors&gt;&lt;titles&gt;&lt;title&gt;&lt;style face="normal" font="default" size="100%"&gt;High-resolution airborne hyperspectral and thermal imagery for early detection of &lt;/style&gt;&lt;style face="italic" font="default" size="100%"&gt;Verticillium&lt;/style&gt;&lt;style face="normal" font="default" size="100%"&gt; wilt of olive using fluorescence, temperature and narrow-band spectral indices&lt;/style&gt;&lt;/title&gt;&lt;secondary-title&gt;Remote Sensing of Environment&lt;/secondary-title&gt;&lt;/titles&gt;&lt;periodical&gt;&lt;full-title&gt;Remote sensing of environment&lt;/full-title&gt;&lt;abbr-1&gt;Remote Sens. Env.&lt;/abbr-1&gt;&lt;/periodical&gt;&lt;pages&gt;231-245&lt;/pages&gt;&lt;volume&gt;139&lt;/volume&gt;&lt;dates&gt;&lt;year&gt;2013&lt;/year&gt;&lt;/dates&gt;&lt;isbn&gt;0034-4257&lt;/isbn&gt;&lt;urls&gt;&lt;/urls&gt;&lt;electronic-resource-num&gt;https://doi.org/10.1016/j.rse.2013.07.03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2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247FB488" w14:textId="77777777" w:rsidTr="00B01480">
        <w:trPr>
          <w:gridAfter w:val="1"/>
          <w:wAfter w:w="199" w:type="dxa"/>
          <w:trHeight w:val="135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B8679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Blue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827785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B =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450 </w:t>
            </w:r>
            <w:r w:rsidRPr="00CA3FB3">
              <w:rPr>
                <w:color w:val="000000"/>
                <w:sz w:val="20"/>
                <w:szCs w:val="20"/>
              </w:rPr>
              <w:t>/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490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FFF8F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anthocyanin concentration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BED6A" w14:textId="52EAB5E9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Calderón&lt;/Author&gt;&lt;Year&gt;2013&lt;/Year&gt;&lt;RecNum&gt;2605&lt;/RecNum&gt;&lt;DisplayText&gt;[22]&lt;/DisplayText&gt;&lt;record&gt;&lt;rec-number&gt;2605&lt;/rec-number&gt;&lt;foreign-keys&gt;&lt;key app="EN" db-id="r2rw9p591f0zvyee9sbvr9thvadrw02fwrsv" timestamp="1739369951"&gt;2605&lt;/key&gt;&lt;/foreign-keys&gt;&lt;ref-type name="Journal Article"&gt;17&lt;/ref-type&gt;&lt;contributors&gt;&lt;authors&gt;&lt;author&gt;Calderón, Rocio&lt;/author&gt;&lt;author&gt;Navas-Cortés, Juan Antonio&lt;/author&gt;&lt;author&gt;Lucena, Carlos&lt;/author&gt;&lt;author&gt;Zarco-Tejada, Pablo J&lt;/author&gt;&lt;/authors&gt;&lt;/contributors&gt;&lt;titles&gt;&lt;title&gt;&lt;style face="normal" font="default" size="100%"&gt;High-resolution airborne hyperspectral and thermal imagery for early detection of &lt;/style&gt;&lt;style face="italic" font="default" size="100%"&gt;Verticillium&lt;/style&gt;&lt;style face="normal" font="default" size="100%"&gt; wilt of olive using fluorescence, temperature and narrow-band spectral indices&lt;/style&gt;&lt;/title&gt;&lt;secondary-title&gt;Remote Sensing of Environment&lt;/secondary-title&gt;&lt;/titles&gt;&lt;periodical&gt;&lt;full-title&gt;Remote sensing of environment&lt;/full-title&gt;&lt;abbr-1&gt;Remote Sens. Env.&lt;/abbr-1&gt;&lt;/periodical&gt;&lt;pages&gt;231-245&lt;/pages&gt;&lt;volume&gt;139&lt;/volume&gt;&lt;dates&gt;&lt;year&gt;2013&lt;/year&gt;&lt;/dates&gt;&lt;isbn&gt;0034-4257&lt;/isbn&gt;&lt;urls&gt;&lt;/urls&gt;&lt;electronic-resource-num&gt;https://doi.org/10.1016/j.rse.2013.07.031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2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364EA773" w14:textId="77777777" w:rsidTr="00B01480">
        <w:trPr>
          <w:gridAfter w:val="1"/>
          <w:wAfter w:w="199" w:type="dxa"/>
          <w:trHeight w:val="6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D81A6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proofErr w:type="spellStart"/>
            <w:r w:rsidRPr="00CA3FB3">
              <w:rPr>
                <w:color w:val="000000"/>
                <w:sz w:val="20"/>
                <w:szCs w:val="20"/>
              </w:rPr>
              <w:t>Lichtenthaler</w:t>
            </w:r>
            <w:proofErr w:type="spellEnd"/>
            <w:r w:rsidRPr="00CA3FB3">
              <w:rPr>
                <w:color w:val="000000"/>
                <w:sz w:val="20"/>
                <w:szCs w:val="20"/>
              </w:rPr>
              <w:t xml:space="preserve">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A3A425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LIC1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80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 xml:space="preserve">800 </w:t>
            </w:r>
            <w:r w:rsidRPr="00CA3FB3">
              <w:rPr>
                <w:color w:val="000000"/>
                <w:sz w:val="20"/>
                <w:szCs w:val="20"/>
              </w:rPr>
              <w:t>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80</w:t>
            </w:r>
            <w:r w:rsidRPr="00CA3FB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CF1B6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damage to photosynthesi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31BDE4" w14:textId="36047141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Lichtenthaler&lt;/Author&gt;&lt;Year&gt;1996&lt;/Year&gt;&lt;RecNum&gt;2606&lt;/RecNum&gt;&lt;DisplayText&gt;[23]&lt;/DisplayText&gt;&lt;record&gt;&lt;rec-number&gt;2606&lt;/rec-number&gt;&lt;foreign-keys&gt;&lt;key app="EN" db-id="r2rw9p591f0zvyee9sbvr9thvadrw02fwrsv" timestamp="1739369960"&gt;2606&lt;/key&gt;&lt;/foreign-keys&gt;&lt;ref-type name="Journal Article"&gt;17&lt;/ref-type&gt;&lt;contributors&gt;&lt;authors&gt;&lt;author&gt;Lichtenthaler, Hartmut K&lt;/author&gt;&lt;author&gt;Lang, M&lt;/author&gt;&lt;author&gt;Sowinska, M&lt;/author&gt;&lt;author&gt;Heisel, F&lt;/author&gt;&lt;author&gt;Miehe, JA&lt;/author&gt;&lt;/authors&gt;&lt;/contributors&gt;&lt;titles&gt;&lt;title&gt;Detection of vegetation stress via a new high resolution fluorescence imaging system&lt;/title&gt;&lt;secondary-title&gt;Journal of Plant Physiology&lt;/secondary-title&gt;&lt;/titles&gt;&lt;periodical&gt;&lt;full-title&gt;Journal of plant physiology&lt;/full-title&gt;&lt;abbr-1&gt;J. Plant. Phys.&lt;/abbr-1&gt;&lt;/periodical&gt;&lt;pages&gt;599-612&lt;/pages&gt;&lt;volume&gt;148&lt;/volume&gt;&lt;dates&gt;&lt;year&gt;1996&lt;/year&gt;&lt;/dates&gt;&lt;isbn&gt;0176-1617&lt;/isbn&gt;&lt;urls&gt;&lt;/urls&gt;&lt;electronic-resource-num&gt;https://doi.org/10.1016/S0176-1617(96)80081-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3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6B411773" w14:textId="77777777" w:rsidTr="00B01480">
        <w:trPr>
          <w:gridAfter w:val="1"/>
          <w:wAfter w:w="199" w:type="dxa"/>
          <w:trHeight w:val="6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AB58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hlorophyll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2D236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7371C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2A27AF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AE653F" w:rsidRPr="00CA3FB3" w14:paraId="58ECADC9" w14:textId="77777777" w:rsidTr="00B01480">
        <w:trPr>
          <w:gridAfter w:val="1"/>
          <w:wAfter w:w="199" w:type="dxa"/>
          <w:trHeight w:val="603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D7D6E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Reflectance Curvature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1B8F4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UR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75</w:t>
            </w:r>
            <w:r w:rsidRPr="00CA3FB3">
              <w:rPr>
                <w:color w:val="000000"/>
                <w:sz w:val="20"/>
                <w:szCs w:val="20"/>
              </w:rPr>
              <w:t xml:space="preserve"> x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90</w:t>
            </w:r>
            <w:r w:rsidRPr="00CA3FB3">
              <w:rPr>
                <w:color w:val="000000"/>
                <w:sz w:val="20"/>
                <w:szCs w:val="20"/>
              </w:rPr>
              <w:t>) / R</w:t>
            </w:r>
            <w:r w:rsidRPr="00CA3FB3">
              <w:rPr>
                <w:color w:val="000000"/>
                <w:sz w:val="20"/>
                <w:szCs w:val="20"/>
                <w:vertAlign w:val="superscript"/>
              </w:rPr>
              <w:t>2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83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15A3C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Measures changes in steady-state fluorescence between stressed and non-stressed plant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3F715B" w14:textId="609D5312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Zarco-Tejada&lt;/Author&gt;&lt;Year&gt;2005&lt;/Year&gt;&lt;RecNum&gt;2596&lt;/RecNum&gt;&lt;DisplayText&gt;[12]&lt;/DisplayText&gt;&lt;record&gt;&lt;rec-number&gt;2596&lt;/rec-number&gt;&lt;foreign-keys&gt;&lt;key app="EN" db-id="r2rw9p591f0zvyee9sbvr9thvadrw02fwrsv" timestamp="1739369846"&gt;2596&lt;/key&gt;&lt;/foreign-keys&gt;&lt;ref-type name="Journal Article"&gt;17&lt;/ref-type&gt;&lt;contributors&gt;&lt;authors&gt;&lt;author&gt;Zarco-Tejada, Pablo J&lt;/author&gt;&lt;author&gt;Berjón, Alberto&lt;/author&gt;&lt;author&gt;Lopez-Lozano, Raul&lt;/author&gt;&lt;author&gt;Miller, John R&lt;/author&gt;&lt;author&gt;Martín, P&lt;/author&gt;&lt;author&gt;Cachorro, Victoria&lt;/author&gt;&lt;author&gt;González, MR&lt;/author&gt;&lt;author&gt;De Frutos, A&lt;/author&gt;&lt;/authors&gt;&lt;/contributors&gt;&lt;titles&gt;&lt;title&gt;Assessing vineyard condition with hyperspectral indices: Leaf and canopy reflectance simulation in a row-structured discontinuous canopy&lt;/title&gt;&lt;secondary-title&gt;Remote Sensing of Environment&lt;/secondary-title&gt;&lt;/titles&gt;&lt;periodical&gt;&lt;full-title&gt;Remote sensing of environment&lt;/full-title&gt;&lt;abbr-1&gt;Remote Sens. Env.&lt;/abbr-1&gt;&lt;/periodical&gt;&lt;pages&gt;271-287&lt;/pages&gt;&lt;volume&gt;99&lt;/volume&gt;&lt;dates&gt;&lt;year&gt;2005&lt;/year&gt;&lt;/dates&gt;&lt;isbn&gt;0034-4257&lt;/isbn&gt;&lt;urls&gt;&lt;/urls&gt;&lt;electronic-resource-num&gt;https://doi.org/10.1016/j.rse.2005.09.002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12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  <w:tr w:rsidR="00AE653F" w:rsidRPr="00CA3FB3" w14:paraId="7D4A9710" w14:textId="77777777" w:rsidTr="00B01480">
        <w:trPr>
          <w:gridAfter w:val="1"/>
          <w:wAfter w:w="199" w:type="dxa"/>
          <w:trHeight w:val="6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D3F04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lastRenderedPageBreak/>
              <w:t>Plant disease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5C215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3AE37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F674C" w14:textId="77777777" w:rsidR="00AE653F" w:rsidRPr="00CA3FB3" w:rsidRDefault="00AE653F" w:rsidP="00B0148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AE653F" w:rsidRPr="000B1A5A" w14:paraId="43ABB92D" w14:textId="77777777" w:rsidTr="00B01480">
        <w:trPr>
          <w:gridAfter w:val="1"/>
          <w:wAfter w:w="199" w:type="dxa"/>
          <w:trHeight w:val="360"/>
        </w:trPr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923374" w14:textId="77777777" w:rsidR="00AE653F" w:rsidRPr="00CA3FB3" w:rsidRDefault="00AE653F" w:rsidP="00B01480">
            <w:pPr>
              <w:ind w:left="339" w:hanging="180"/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Healthy Index</w:t>
            </w:r>
          </w:p>
        </w:tc>
        <w:tc>
          <w:tcPr>
            <w:tcW w:w="31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0CCBF88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HI =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4</w:t>
            </w:r>
            <w:r w:rsidRPr="00CA3FB3">
              <w:rPr>
                <w:color w:val="000000"/>
                <w:sz w:val="20"/>
                <w:szCs w:val="20"/>
              </w:rPr>
              <w:t xml:space="preserve"> –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98</w:t>
            </w:r>
            <w:r w:rsidRPr="00CA3FB3">
              <w:rPr>
                <w:color w:val="000000"/>
                <w:sz w:val="20"/>
                <w:szCs w:val="20"/>
              </w:rPr>
              <w:t>) / (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534</w:t>
            </w:r>
            <w:r w:rsidRPr="00CA3FB3">
              <w:rPr>
                <w:color w:val="000000"/>
                <w:sz w:val="20"/>
                <w:szCs w:val="20"/>
              </w:rPr>
              <w:t xml:space="preserve"> +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698</w:t>
            </w:r>
            <w:r w:rsidRPr="00CA3FB3">
              <w:rPr>
                <w:color w:val="000000"/>
                <w:sz w:val="20"/>
                <w:szCs w:val="20"/>
              </w:rPr>
              <w:t>) – ½ x R</w:t>
            </w:r>
            <w:r w:rsidRPr="00CA3FB3">
              <w:rPr>
                <w:color w:val="000000"/>
                <w:sz w:val="20"/>
                <w:szCs w:val="20"/>
                <w:vertAlign w:val="subscript"/>
              </w:rPr>
              <w:t>704</w:t>
            </w:r>
          </w:p>
        </w:tc>
        <w:tc>
          <w:tcPr>
            <w:tcW w:w="22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DCAECE" w14:textId="77777777" w:rsidR="00AE653F" w:rsidRPr="00CA3FB3" w:rsidRDefault="00AE653F" w:rsidP="00B01480">
            <w:pPr>
              <w:rPr>
                <w:color w:val="000000"/>
                <w:sz w:val="20"/>
                <w:szCs w:val="20"/>
              </w:rPr>
            </w:pPr>
            <w:r w:rsidRPr="00CA3FB3">
              <w:rPr>
                <w:color w:val="000000"/>
                <w:sz w:val="20"/>
                <w:szCs w:val="20"/>
              </w:rPr>
              <w:t>Classifies healthy and disease plants.</w:t>
            </w:r>
          </w:p>
        </w:tc>
        <w:tc>
          <w:tcPr>
            <w:tcW w:w="21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2AEBFB" w14:textId="3A5E9241" w:rsidR="00AE653F" w:rsidRPr="000B1A5A" w:rsidRDefault="00AE653F" w:rsidP="00B01480">
            <w:pPr>
              <w:rPr>
                <w:color w:val="000000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fldChar w:fldCharType="begin"/>
            </w:r>
            <w:r w:rsidR="002015EB">
              <w:rPr>
                <w:noProof/>
                <w:color w:val="000000"/>
                <w:sz w:val="20"/>
                <w:szCs w:val="20"/>
              </w:rPr>
              <w:instrText xml:space="preserve"> ADDIN EN.CITE &lt;EndNote&gt;&lt;Cite&gt;&lt;Author&gt;Mahlein&lt;/Author&gt;&lt;Year&gt;2013&lt;/Year&gt;&lt;RecNum&gt;2607&lt;/RecNum&gt;&lt;DisplayText&gt;[24]&lt;/DisplayText&gt;&lt;record&gt;&lt;rec-number&gt;2607&lt;/rec-number&gt;&lt;foreign-keys&gt;&lt;key app="EN" db-id="r2rw9p591f0zvyee9sbvr9thvadrw02fwrsv" timestamp="1739369975"&gt;2607&lt;/key&gt;&lt;/foreign-keys&gt;&lt;ref-type name="Journal Article"&gt;17&lt;/ref-type&gt;&lt;contributors&gt;&lt;authors&gt;&lt;author&gt;Mahlein, A-K&lt;/author&gt;&lt;author&gt;Rumpf, T&lt;/author&gt;&lt;author&gt;Welke, P&lt;/author&gt;&lt;author&gt;Dehne, H-W&lt;/author&gt;&lt;author&gt;Plümer, L&lt;/author&gt;&lt;author&gt;Steiner, U&lt;/author&gt;&lt;author&gt;Oerke, E-C&lt;/author&gt;&lt;/authors&gt;&lt;/contributors&gt;&lt;titles&gt;&lt;title&gt;Development of spectral indices for detecting and identifying plant diseases&lt;/title&gt;&lt;secondary-title&gt;Remote Sensing of Environment&lt;/secondary-title&gt;&lt;/titles&gt;&lt;periodical&gt;&lt;full-title&gt;Remote sensing of environment&lt;/full-title&gt;&lt;abbr-1&gt;Remote Sens. Env.&lt;/abbr-1&gt;&lt;/periodical&gt;&lt;pages&gt;21-30&lt;/pages&gt;&lt;volume&gt;128&lt;/volume&gt;&lt;dates&gt;&lt;year&gt;2013&lt;/year&gt;&lt;/dates&gt;&lt;isbn&gt;0034-4257&lt;/isbn&gt;&lt;urls&gt;&lt;/urls&gt;&lt;electronic-resource-num&gt;https://doi.org/10.1016/j.rse.2012.09.019&lt;/electronic-resource-num&gt;&lt;/record&gt;&lt;/Cite&gt;&lt;/EndNote&gt;</w:instrText>
            </w:r>
            <w:r>
              <w:rPr>
                <w:noProof/>
                <w:color w:val="000000"/>
                <w:sz w:val="20"/>
                <w:szCs w:val="20"/>
              </w:rPr>
              <w:fldChar w:fldCharType="separate"/>
            </w:r>
            <w:r w:rsidR="0001157E">
              <w:rPr>
                <w:noProof/>
                <w:color w:val="000000"/>
                <w:sz w:val="20"/>
                <w:szCs w:val="20"/>
              </w:rPr>
              <w:t>[24]</w:t>
            </w:r>
            <w:r>
              <w:rPr>
                <w:noProof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56690780" w14:textId="77777777" w:rsidR="00CF77D5" w:rsidRDefault="00CF77D5"/>
    <w:p w14:paraId="3F8B70F6" w14:textId="60C7A65B" w:rsidR="0001157E" w:rsidRPr="0001157E" w:rsidRDefault="002B0E54" w:rsidP="0001157E">
      <w:pPr>
        <w:spacing w:line="480" w:lineRule="auto"/>
        <w:ind w:left="360" w:hanging="360"/>
        <w:rPr>
          <w:rFonts w:cs="Times New Roman"/>
          <w:b/>
          <w:bCs/>
          <w:szCs w:val="24"/>
        </w:rPr>
      </w:pPr>
      <w:r w:rsidRPr="006B68A4">
        <w:rPr>
          <w:rFonts w:cs="Times New Roman"/>
          <w:b/>
          <w:bCs/>
          <w:szCs w:val="24"/>
        </w:rPr>
        <w:t>References</w:t>
      </w:r>
    </w:p>
    <w:p w14:paraId="2EFB879B" w14:textId="4EE6F661" w:rsidR="002015EB" w:rsidRPr="002015EB" w:rsidRDefault="0001157E" w:rsidP="00DD5BCE">
      <w:pPr>
        <w:pStyle w:val="EndNoteBibliography"/>
        <w:spacing w:line="480" w:lineRule="auto"/>
        <w:ind w:left="360" w:hanging="36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015EB" w:rsidRPr="002015EB">
        <w:rPr>
          <w:noProof/>
        </w:rPr>
        <w:t>1.</w:t>
      </w:r>
      <w:r w:rsidR="002015EB" w:rsidRPr="002015EB">
        <w:rPr>
          <w:noProof/>
        </w:rPr>
        <w:tab/>
        <w:t xml:space="preserve">Huete A, Didan K, Miura T, Rodriguez EP, Gao X, et al. Overview of the radiometric and biophysical performance of the MODIS vegetation indices. Remote Sens Env. 2002;83:195-213. </w:t>
      </w:r>
      <w:hyperlink r:id="rId4" w:history="1">
        <w:r w:rsidR="002015EB" w:rsidRPr="002015EB">
          <w:rPr>
            <w:rStyle w:val="Hyperlink"/>
            <w:noProof/>
          </w:rPr>
          <w:t>https://doi.org/10.1016/S0034-4257(02)00096-2</w:t>
        </w:r>
      </w:hyperlink>
      <w:r w:rsidR="002015EB" w:rsidRPr="002015EB">
        <w:rPr>
          <w:noProof/>
        </w:rPr>
        <w:t>.</w:t>
      </w:r>
    </w:p>
    <w:p w14:paraId="6BAC97EF" w14:textId="5D5CBB40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.</w:t>
      </w:r>
      <w:r w:rsidRPr="002015EB">
        <w:rPr>
          <w:noProof/>
        </w:rPr>
        <w:tab/>
        <w:t xml:space="preserve">Daughtry CS, Walthall C, Kim M, De Colstoun EB, McMurtrey Iii J. Estimating corn leaf chlorophyll concentration from leaf and canopy reflectance. Remote Sens Env. 2000;74:229-39. </w:t>
      </w:r>
      <w:hyperlink r:id="rId5" w:history="1">
        <w:r w:rsidRPr="002015EB">
          <w:rPr>
            <w:rStyle w:val="Hyperlink"/>
            <w:noProof/>
          </w:rPr>
          <w:t>https://doi.org/10.1016/S0034-4257(00)00113-9</w:t>
        </w:r>
      </w:hyperlink>
      <w:r w:rsidRPr="002015EB">
        <w:rPr>
          <w:noProof/>
        </w:rPr>
        <w:t>.</w:t>
      </w:r>
    </w:p>
    <w:p w14:paraId="250BE1E7" w14:textId="23AED2C2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3.</w:t>
      </w:r>
      <w:r w:rsidRPr="002015EB">
        <w:rPr>
          <w:noProof/>
        </w:rPr>
        <w:tab/>
        <w:t xml:space="preserve">Qi J, Chehbouni A, Huete AR, Kerr YH, Sorooshian S. A modified soil adjusted vegetation index. Remote Sens Env. 1994;48:119-26. </w:t>
      </w:r>
      <w:hyperlink r:id="rId6" w:history="1">
        <w:r w:rsidRPr="002015EB">
          <w:rPr>
            <w:rStyle w:val="Hyperlink"/>
            <w:noProof/>
          </w:rPr>
          <w:t>https://doi.org/10.1016/0034-4257(94)90134-1</w:t>
        </w:r>
      </w:hyperlink>
      <w:r w:rsidRPr="002015EB">
        <w:rPr>
          <w:noProof/>
        </w:rPr>
        <w:t>.</w:t>
      </w:r>
    </w:p>
    <w:p w14:paraId="6AF7B0E1" w14:textId="7EF4C049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4.</w:t>
      </w:r>
      <w:r w:rsidRPr="002015EB">
        <w:rPr>
          <w:noProof/>
        </w:rPr>
        <w:tab/>
        <w:t xml:space="preserve">Haboudane D, Miller JR, Pattey E, Zarco-Tejada PJ, Strachan IB. Hyperspectral vegetation indices and novel algorithms for predicting green LAI of crop canopies: Modeling and validation in the context of precision agriculture. Remote Sens Env. 2004;90:337-52. </w:t>
      </w:r>
      <w:hyperlink r:id="rId7" w:history="1">
        <w:r w:rsidRPr="002015EB">
          <w:rPr>
            <w:rStyle w:val="Hyperlink"/>
            <w:noProof/>
          </w:rPr>
          <w:t>https://doi.org/10.1016/j.rse.2003.12.013</w:t>
        </w:r>
      </w:hyperlink>
      <w:r w:rsidRPr="002015EB">
        <w:rPr>
          <w:noProof/>
        </w:rPr>
        <w:t>.</w:t>
      </w:r>
    </w:p>
    <w:p w14:paraId="014FAD7A" w14:textId="769434B9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5.</w:t>
      </w:r>
      <w:r w:rsidRPr="002015EB">
        <w:rPr>
          <w:noProof/>
        </w:rPr>
        <w:tab/>
        <w:t xml:space="preserve">D’Auria D, Ristorto G, Persia F, Vidoni R, Mazzetto F. Development and preliminary tests of a crop monitoring mobile lab based on a combined use of optical sensors. Int J Comput Software Eng. 2016;IJCSE:103. </w:t>
      </w:r>
      <w:hyperlink r:id="rId8" w:history="1">
        <w:r w:rsidRPr="002015EB">
          <w:rPr>
            <w:rStyle w:val="Hyperlink"/>
            <w:noProof/>
          </w:rPr>
          <w:t>https://doi.org/10.15344/2456-4451/2016/103</w:t>
        </w:r>
      </w:hyperlink>
      <w:r w:rsidRPr="002015EB">
        <w:rPr>
          <w:noProof/>
        </w:rPr>
        <w:t>.</w:t>
      </w:r>
    </w:p>
    <w:p w14:paraId="50E90069" w14:textId="302B5284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6.</w:t>
      </w:r>
      <w:r w:rsidRPr="002015EB">
        <w:rPr>
          <w:noProof/>
        </w:rPr>
        <w:tab/>
        <w:t xml:space="preserve">Daglio G, Cesaro P, Todeschini V, Lingua G, Lazzari M, et al. Potential field detection of Flavescence dorée and Esca diseases using a ground sensing optical system. Biosys Eng. 2022;215:203-14. </w:t>
      </w:r>
      <w:hyperlink r:id="rId9" w:history="1">
        <w:r w:rsidRPr="002015EB">
          <w:rPr>
            <w:rStyle w:val="Hyperlink"/>
            <w:noProof/>
          </w:rPr>
          <w:t>https://doi.org/10.1016/j.biosystemseng.2022.01.009</w:t>
        </w:r>
      </w:hyperlink>
      <w:r w:rsidRPr="002015EB">
        <w:rPr>
          <w:noProof/>
        </w:rPr>
        <w:t>.</w:t>
      </w:r>
    </w:p>
    <w:p w14:paraId="68DD23EA" w14:textId="431A3F2F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7.</w:t>
      </w:r>
      <w:r w:rsidRPr="002015EB">
        <w:rPr>
          <w:noProof/>
        </w:rPr>
        <w:tab/>
        <w:t xml:space="preserve">Rondeaux G, Steven M, Baret F. Optimization of soil-adjusted vegetation indices. Remote Sens Env. 1996;55:95-107. </w:t>
      </w:r>
      <w:hyperlink r:id="rId10" w:history="1">
        <w:r w:rsidRPr="002015EB">
          <w:rPr>
            <w:rStyle w:val="Hyperlink"/>
            <w:noProof/>
          </w:rPr>
          <w:t>https://doi.org/10.1016/0034-4257(95)00186-7</w:t>
        </w:r>
      </w:hyperlink>
      <w:r w:rsidRPr="002015EB">
        <w:rPr>
          <w:noProof/>
        </w:rPr>
        <w:t>.</w:t>
      </w:r>
    </w:p>
    <w:p w14:paraId="3DE23126" w14:textId="09DFA377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lastRenderedPageBreak/>
        <w:t>8.</w:t>
      </w:r>
      <w:r w:rsidRPr="002015EB">
        <w:rPr>
          <w:noProof/>
        </w:rPr>
        <w:tab/>
        <w:t xml:space="preserve">Roujean J-L, Breon F-M. Estimating PAR absorbed by vegetation from bidirectional reflectance measurements. Remote Sens Env. 1995;51:375-84. </w:t>
      </w:r>
      <w:hyperlink r:id="rId11" w:history="1">
        <w:r w:rsidRPr="002015EB">
          <w:rPr>
            <w:rStyle w:val="Hyperlink"/>
            <w:noProof/>
          </w:rPr>
          <w:t>https://doi.org/10.1016/0034-4257(94)00114-3</w:t>
        </w:r>
      </w:hyperlink>
      <w:r w:rsidRPr="002015EB">
        <w:rPr>
          <w:noProof/>
        </w:rPr>
        <w:t>.</w:t>
      </w:r>
    </w:p>
    <w:p w14:paraId="550A4675" w14:textId="29C88CE1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9.</w:t>
      </w:r>
      <w:r w:rsidRPr="002015EB">
        <w:rPr>
          <w:noProof/>
        </w:rPr>
        <w:tab/>
        <w:t xml:space="preserve">Jordan CF. Derivation of leaf‐area index from quality of light on the forest floor. Ecology. 1969;50:663-66. </w:t>
      </w:r>
      <w:hyperlink r:id="rId12" w:history="1">
        <w:r w:rsidRPr="002015EB">
          <w:rPr>
            <w:rStyle w:val="Hyperlink"/>
            <w:noProof/>
          </w:rPr>
          <w:t>https://doi.org/10.2307/1936256</w:t>
        </w:r>
      </w:hyperlink>
      <w:r w:rsidRPr="002015EB">
        <w:rPr>
          <w:noProof/>
        </w:rPr>
        <w:t>.</w:t>
      </w:r>
    </w:p>
    <w:p w14:paraId="12588E4A" w14:textId="0AF9942A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0.</w:t>
      </w:r>
      <w:r w:rsidRPr="002015EB">
        <w:rPr>
          <w:noProof/>
        </w:rPr>
        <w:tab/>
        <w:t xml:space="preserve">Gitelson AA, Kaufman YJ, Merzlyak MN. Use of a green channel in remote sensing of global vegetation from EOS-MODIS. Remote Sens Env. 1996;58:289-98. </w:t>
      </w:r>
      <w:hyperlink r:id="rId13" w:history="1">
        <w:r w:rsidRPr="002015EB">
          <w:rPr>
            <w:rStyle w:val="Hyperlink"/>
            <w:noProof/>
          </w:rPr>
          <w:t>https://doi.org/10.1016/S0034-4257(96)00072-7</w:t>
        </w:r>
      </w:hyperlink>
      <w:r w:rsidRPr="002015EB">
        <w:rPr>
          <w:noProof/>
        </w:rPr>
        <w:t>.</w:t>
      </w:r>
    </w:p>
    <w:p w14:paraId="654D81A1" w14:textId="4FFB3A84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1.</w:t>
      </w:r>
      <w:r w:rsidRPr="002015EB">
        <w:rPr>
          <w:noProof/>
        </w:rPr>
        <w:tab/>
        <w:t xml:space="preserve">Gitelson AA, Merzlyak MN. Remote estimation of chlorophyll content in higher plant leaves. Int J Remote Sens. 1997;18:2691-97. </w:t>
      </w:r>
      <w:hyperlink r:id="rId14" w:history="1">
        <w:r w:rsidRPr="002015EB">
          <w:rPr>
            <w:rStyle w:val="Hyperlink"/>
            <w:noProof/>
          </w:rPr>
          <w:t>https://doi.org/0071-1128/00/0055-121</w:t>
        </w:r>
      </w:hyperlink>
      <w:r w:rsidRPr="002015EB">
        <w:rPr>
          <w:noProof/>
        </w:rPr>
        <w:t>.</w:t>
      </w:r>
    </w:p>
    <w:p w14:paraId="3A9E9F61" w14:textId="346D08B2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2.</w:t>
      </w:r>
      <w:r w:rsidRPr="002015EB">
        <w:rPr>
          <w:noProof/>
        </w:rPr>
        <w:tab/>
        <w:t xml:space="preserve">Zarco-Tejada PJ, Berjón A, Lopez-Lozano R, Miller JR, Martín P, et al. Assessing vineyard condition with hyperspectral indices: Leaf and canopy reflectance simulation in a row-structured discontinuous canopy. Remote Sens Env. 2005;99:271-87. </w:t>
      </w:r>
      <w:hyperlink r:id="rId15" w:history="1">
        <w:r w:rsidRPr="002015EB">
          <w:rPr>
            <w:rStyle w:val="Hyperlink"/>
            <w:noProof/>
          </w:rPr>
          <w:t>https://doi.org/10.1016/j.rse.2005.09.002</w:t>
        </w:r>
      </w:hyperlink>
      <w:r w:rsidRPr="002015EB">
        <w:rPr>
          <w:noProof/>
        </w:rPr>
        <w:t>.</w:t>
      </w:r>
    </w:p>
    <w:p w14:paraId="471B8F11" w14:textId="4E246B34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3.</w:t>
      </w:r>
      <w:r w:rsidRPr="002015EB">
        <w:rPr>
          <w:noProof/>
        </w:rPr>
        <w:tab/>
        <w:t xml:space="preserve">Barnes JD, Balaguer L, Manrique E, Elvira S, Davison A. A reappraisal of the use of DMSO for the extraction and determination of chlorophylls a and b in lichens and higher plants. Environ Exp Botany. 1992;32:85-100. </w:t>
      </w:r>
      <w:hyperlink r:id="rId16" w:history="1">
        <w:r w:rsidRPr="002015EB">
          <w:rPr>
            <w:rStyle w:val="Hyperlink"/>
            <w:noProof/>
          </w:rPr>
          <w:t>https://doi.org/10.1016/0098-8472(92)90034-Y</w:t>
        </w:r>
      </w:hyperlink>
      <w:r w:rsidRPr="002015EB">
        <w:rPr>
          <w:noProof/>
        </w:rPr>
        <w:t>.</w:t>
      </w:r>
    </w:p>
    <w:p w14:paraId="5A445A7A" w14:textId="5FAD61CA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4.</w:t>
      </w:r>
      <w:r w:rsidRPr="002015EB">
        <w:rPr>
          <w:noProof/>
        </w:rPr>
        <w:tab/>
        <w:t xml:space="preserve">Gamon J, Penuelas J, Field C. A narrow-waveband spectral index that tracks diurnal changes in photosynthetic efficiency. Remote Sens Env. 1992;41:35-44. </w:t>
      </w:r>
      <w:hyperlink r:id="rId17" w:history="1">
        <w:r w:rsidRPr="002015EB">
          <w:rPr>
            <w:rStyle w:val="Hyperlink"/>
            <w:noProof/>
          </w:rPr>
          <w:t>https://doi.org/10.1016/0034-4257(92)90059-S</w:t>
        </w:r>
      </w:hyperlink>
      <w:r w:rsidRPr="002015EB">
        <w:rPr>
          <w:noProof/>
        </w:rPr>
        <w:t>.</w:t>
      </w:r>
    </w:p>
    <w:p w14:paraId="11F52A46" w14:textId="25A09272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5.</w:t>
      </w:r>
      <w:r w:rsidRPr="002015EB">
        <w:rPr>
          <w:noProof/>
        </w:rPr>
        <w:tab/>
        <w:t xml:space="preserve">Gitelson AA, Zur Y, Chivkunova OB, Merzlyak MN. Assessing carotenoid content in plant leaves with reflectance spectroscopy. Photochem Photobiol. 2002;75:272-81. </w:t>
      </w:r>
      <w:hyperlink r:id="rId18" w:history="1">
        <w:r w:rsidRPr="002015EB">
          <w:rPr>
            <w:rStyle w:val="Hyperlink"/>
            <w:noProof/>
          </w:rPr>
          <w:t>https://doi.org/10.1562/0031-8655(2002)0750272ACCIPL2.0.CO2</w:t>
        </w:r>
      </w:hyperlink>
      <w:r w:rsidRPr="002015EB">
        <w:rPr>
          <w:noProof/>
        </w:rPr>
        <w:t>.</w:t>
      </w:r>
    </w:p>
    <w:p w14:paraId="2FA703AA" w14:textId="217F858F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lastRenderedPageBreak/>
        <w:t>16.</w:t>
      </w:r>
      <w:r w:rsidRPr="002015EB">
        <w:rPr>
          <w:noProof/>
        </w:rPr>
        <w:tab/>
        <w:t xml:space="preserve">Junges AH, Ducati JR, Lampugnani CS, Almança MAK. Detection of grapevine leaf stripe disease symptoms by hyperspectral sensor. Phytopathol Mediterr. 2018;57:399-406. </w:t>
      </w:r>
      <w:hyperlink r:id="rId19" w:history="1">
        <w:r w:rsidRPr="002015EB">
          <w:rPr>
            <w:rStyle w:val="Hyperlink"/>
            <w:noProof/>
          </w:rPr>
          <w:t>https://doi.org/10.14601/Phytopathol_Mediterr-22862</w:t>
        </w:r>
      </w:hyperlink>
      <w:r w:rsidRPr="002015EB">
        <w:rPr>
          <w:noProof/>
        </w:rPr>
        <w:t>.</w:t>
      </w:r>
    </w:p>
    <w:p w14:paraId="012C5816" w14:textId="0151F130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7.</w:t>
      </w:r>
      <w:r w:rsidRPr="002015EB">
        <w:rPr>
          <w:noProof/>
        </w:rPr>
        <w:tab/>
        <w:t xml:space="preserve">Marín-Ortiz JC, Gutierrez-Toro N, Botero-Fernández V, Hoyos-Carvajal LM. Linking physiological parameters with visible/near-infrared leaf reflectance in the incubation period of vascular wilt disease. Saudi J Biol Sci. 2020;27:88-99. </w:t>
      </w:r>
      <w:hyperlink r:id="rId20" w:history="1">
        <w:r w:rsidRPr="002015EB">
          <w:rPr>
            <w:rStyle w:val="Hyperlink"/>
            <w:noProof/>
          </w:rPr>
          <w:t>https://doi.org/10.1016/j.sjbs.2019.05.007</w:t>
        </w:r>
      </w:hyperlink>
      <w:r w:rsidRPr="002015EB">
        <w:rPr>
          <w:noProof/>
        </w:rPr>
        <w:t>.</w:t>
      </w:r>
    </w:p>
    <w:p w14:paraId="596214ED" w14:textId="17CA22EA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8.</w:t>
      </w:r>
      <w:r w:rsidRPr="002015EB">
        <w:rPr>
          <w:noProof/>
        </w:rPr>
        <w:tab/>
        <w:t xml:space="preserve">Blackburn GA. Spectral indices for estimating photosynthetic pigment concentrations: A test using senescent tree leaves. Int J Remote Sens. 1998;19:657-75. </w:t>
      </w:r>
      <w:hyperlink r:id="rId21" w:history="1">
        <w:r w:rsidRPr="002015EB">
          <w:rPr>
            <w:rStyle w:val="Hyperlink"/>
            <w:noProof/>
          </w:rPr>
          <w:t>https://doi.org/10.1080/014311698215919</w:t>
        </w:r>
      </w:hyperlink>
      <w:r w:rsidRPr="002015EB">
        <w:rPr>
          <w:noProof/>
        </w:rPr>
        <w:t>.</w:t>
      </w:r>
    </w:p>
    <w:p w14:paraId="29925F8D" w14:textId="3B16CA7D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19.</w:t>
      </w:r>
      <w:r w:rsidRPr="002015EB">
        <w:rPr>
          <w:noProof/>
        </w:rPr>
        <w:tab/>
        <w:t xml:space="preserve">Blackburn GA. Quantifying chlorophylls and caroteniods at leaf and canopy scales: An evaluation of some hyperspectral approaches. Remote Sens Env. 1998;66:273-85. </w:t>
      </w:r>
      <w:hyperlink r:id="rId22" w:history="1">
        <w:r w:rsidRPr="002015EB">
          <w:rPr>
            <w:rStyle w:val="Hyperlink"/>
            <w:noProof/>
          </w:rPr>
          <w:t>https://doi.org/10.1016/S0034-4257(98)00059-5</w:t>
        </w:r>
      </w:hyperlink>
      <w:r w:rsidRPr="002015EB">
        <w:rPr>
          <w:noProof/>
        </w:rPr>
        <w:t>.</w:t>
      </w:r>
    </w:p>
    <w:p w14:paraId="7FCFE0D3" w14:textId="2453AA74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0.</w:t>
      </w:r>
      <w:r w:rsidRPr="002015EB">
        <w:rPr>
          <w:noProof/>
        </w:rPr>
        <w:tab/>
        <w:t xml:space="preserve">Blanchfield AL, Robinson SA, Renzullo LJ, Powell KS. Phylloxera-infested grapevines have reduced chlorophyll and increased photoprotective pigment content—Can leaf pigment composition aid pest detection? Funct Plant Biol. 2006;33:507-14. </w:t>
      </w:r>
      <w:hyperlink r:id="rId23" w:history="1">
        <w:r w:rsidRPr="002015EB">
          <w:rPr>
            <w:rStyle w:val="Hyperlink"/>
            <w:noProof/>
          </w:rPr>
          <w:t>https://doi.org/10.1071/FP05315</w:t>
        </w:r>
      </w:hyperlink>
      <w:r w:rsidRPr="002015EB">
        <w:rPr>
          <w:noProof/>
        </w:rPr>
        <w:t>.</w:t>
      </w:r>
    </w:p>
    <w:p w14:paraId="43EF07D1" w14:textId="44A765A3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1.</w:t>
      </w:r>
      <w:r w:rsidRPr="002015EB">
        <w:rPr>
          <w:noProof/>
        </w:rPr>
        <w:tab/>
        <w:t xml:space="preserve">Gitelson A, Yacobi Y, Schalles J, Rundquist D, Han L, et al. Remote estimation of phytoplankton density in productive waters. Adv Limnol. 2000;55:121-36. </w:t>
      </w:r>
      <w:hyperlink r:id="rId24" w:history="1">
        <w:r w:rsidRPr="002015EB">
          <w:rPr>
            <w:rStyle w:val="Hyperlink"/>
            <w:noProof/>
          </w:rPr>
          <w:t>https://doi.org/0071-1128/00/0055-121</w:t>
        </w:r>
      </w:hyperlink>
      <w:r w:rsidRPr="002015EB">
        <w:rPr>
          <w:noProof/>
        </w:rPr>
        <w:t>.</w:t>
      </w:r>
    </w:p>
    <w:p w14:paraId="60948DA1" w14:textId="0DD4755E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2.</w:t>
      </w:r>
      <w:r w:rsidRPr="002015EB">
        <w:rPr>
          <w:noProof/>
        </w:rPr>
        <w:tab/>
        <w:t xml:space="preserve">Calderón R, Navas-Cortés JA, Lucena C, Zarco-Tejada PJ. High-resolution airborne hyperspectral and thermal imagery for early detection of </w:t>
      </w:r>
      <w:r w:rsidRPr="002015EB">
        <w:rPr>
          <w:i/>
          <w:noProof/>
        </w:rPr>
        <w:t>Verticillium</w:t>
      </w:r>
      <w:r w:rsidRPr="002015EB">
        <w:rPr>
          <w:noProof/>
        </w:rPr>
        <w:t xml:space="preserve"> wilt of olive using </w:t>
      </w:r>
      <w:r w:rsidRPr="002015EB">
        <w:rPr>
          <w:noProof/>
        </w:rPr>
        <w:lastRenderedPageBreak/>
        <w:t xml:space="preserve">fluorescence, temperature and narrow-band spectral indices. Remote Sens Env. 2013;139:231-45. </w:t>
      </w:r>
      <w:hyperlink r:id="rId25" w:history="1">
        <w:r w:rsidRPr="002015EB">
          <w:rPr>
            <w:rStyle w:val="Hyperlink"/>
            <w:noProof/>
          </w:rPr>
          <w:t>https://doi.org/10.1016/j.rse.2013.07.031</w:t>
        </w:r>
      </w:hyperlink>
      <w:r w:rsidRPr="002015EB">
        <w:rPr>
          <w:noProof/>
        </w:rPr>
        <w:t>.</w:t>
      </w:r>
    </w:p>
    <w:p w14:paraId="4A2F1928" w14:textId="73C4BAA2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3.</w:t>
      </w:r>
      <w:r w:rsidRPr="002015EB">
        <w:rPr>
          <w:noProof/>
        </w:rPr>
        <w:tab/>
        <w:t xml:space="preserve">Lichtenthaler HK, Lang M, Sowinska M, Heisel F, Miehe J. Detection of vegetation stress via a new high resolution fluorescence imaging system. J Plant Phys. 1996;148:599-612. </w:t>
      </w:r>
      <w:hyperlink r:id="rId26" w:history="1">
        <w:r w:rsidRPr="002015EB">
          <w:rPr>
            <w:rStyle w:val="Hyperlink"/>
            <w:noProof/>
          </w:rPr>
          <w:t>https://doi.org/10.1016/S0176-1617(96)80081-2</w:t>
        </w:r>
      </w:hyperlink>
      <w:r w:rsidRPr="002015EB">
        <w:rPr>
          <w:noProof/>
        </w:rPr>
        <w:t>.</w:t>
      </w:r>
    </w:p>
    <w:p w14:paraId="41F51B10" w14:textId="4AE573F8" w:rsidR="002015EB" w:rsidRPr="002015EB" w:rsidRDefault="002015EB" w:rsidP="00DD5BCE">
      <w:pPr>
        <w:pStyle w:val="EndNoteBibliography"/>
        <w:spacing w:line="480" w:lineRule="auto"/>
        <w:ind w:left="360" w:hanging="360"/>
        <w:rPr>
          <w:noProof/>
        </w:rPr>
      </w:pPr>
      <w:r w:rsidRPr="002015EB">
        <w:rPr>
          <w:noProof/>
        </w:rPr>
        <w:t>24.</w:t>
      </w:r>
      <w:r w:rsidRPr="002015EB">
        <w:rPr>
          <w:noProof/>
        </w:rPr>
        <w:tab/>
        <w:t xml:space="preserve">Mahlein A-K, Rumpf T, Welke P, Dehne H-W, Plümer L, et al. Development of spectral indices for detecting and identifying plant diseases. Remote Sens Env. 2013;128:21-30. </w:t>
      </w:r>
      <w:hyperlink r:id="rId27" w:history="1">
        <w:r w:rsidRPr="002015EB">
          <w:rPr>
            <w:rStyle w:val="Hyperlink"/>
            <w:noProof/>
          </w:rPr>
          <w:t>https://doi.org/10.1016/j.rse.2012.09.019</w:t>
        </w:r>
      </w:hyperlink>
      <w:r w:rsidRPr="002015EB">
        <w:rPr>
          <w:noProof/>
        </w:rPr>
        <w:t>.</w:t>
      </w:r>
    </w:p>
    <w:p w14:paraId="6225460C" w14:textId="6A2253C8" w:rsidR="00595B88" w:rsidRDefault="0001157E" w:rsidP="00DD5BCE">
      <w:pPr>
        <w:spacing w:line="480" w:lineRule="auto"/>
        <w:ind w:left="360" w:hanging="360"/>
      </w:pPr>
      <w:r>
        <w:fldChar w:fldCharType="end"/>
      </w:r>
    </w:p>
    <w:sectPr w:rsidR="00595B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 Method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rw9p591f0zvyee9sbvr9thvadrw02fwrsv&quot;&gt;references-2021&lt;record-ids&gt;&lt;item&gt;2584&lt;/item&gt;&lt;item&gt;2585&lt;/item&gt;&lt;item&gt;2586&lt;/item&gt;&lt;item&gt;2587&lt;/item&gt;&lt;item&gt;2588&lt;/item&gt;&lt;item&gt;2589&lt;/item&gt;&lt;item&gt;2590&lt;/item&gt;&lt;item&gt;2591&lt;/item&gt;&lt;item&gt;2592&lt;/item&gt;&lt;item&gt;2594&lt;/item&gt;&lt;item&gt;2595&lt;/item&gt;&lt;item&gt;2596&lt;/item&gt;&lt;item&gt;2597&lt;/item&gt;&lt;item&gt;2598&lt;/item&gt;&lt;item&gt;2599&lt;/item&gt;&lt;item&gt;2600&lt;/item&gt;&lt;item&gt;2601&lt;/item&gt;&lt;item&gt;2602&lt;/item&gt;&lt;item&gt;2603&lt;/item&gt;&lt;item&gt;2604&lt;/item&gt;&lt;item&gt;2605&lt;/item&gt;&lt;item&gt;2606&lt;/item&gt;&lt;item&gt;2607&lt;/item&gt;&lt;item&gt;2608&lt;/item&gt;&lt;/record-ids&gt;&lt;/item&gt;&lt;/Libraries&gt;"/>
    <w:docVar w:name="EN.UseJSCitationFormat" w:val="False"/>
  </w:docVars>
  <w:rsids>
    <w:rsidRoot w:val="00AE653F"/>
    <w:rsid w:val="0000190F"/>
    <w:rsid w:val="0001157E"/>
    <w:rsid w:val="000168B8"/>
    <w:rsid w:val="00017F25"/>
    <w:rsid w:val="000227EB"/>
    <w:rsid w:val="00023F37"/>
    <w:rsid w:val="00024FEA"/>
    <w:rsid w:val="0002677E"/>
    <w:rsid w:val="0002694B"/>
    <w:rsid w:val="00042054"/>
    <w:rsid w:val="00043932"/>
    <w:rsid w:val="00055EE6"/>
    <w:rsid w:val="000670AF"/>
    <w:rsid w:val="0008309E"/>
    <w:rsid w:val="0008360F"/>
    <w:rsid w:val="000A74F4"/>
    <w:rsid w:val="000B2F40"/>
    <w:rsid w:val="000B659F"/>
    <w:rsid w:val="000D2810"/>
    <w:rsid w:val="000F69B5"/>
    <w:rsid w:val="0010115C"/>
    <w:rsid w:val="00104336"/>
    <w:rsid w:val="001211C8"/>
    <w:rsid w:val="00124FF0"/>
    <w:rsid w:val="001569A6"/>
    <w:rsid w:val="00165BD5"/>
    <w:rsid w:val="0018017E"/>
    <w:rsid w:val="00183D5D"/>
    <w:rsid w:val="00193D1D"/>
    <w:rsid w:val="001979B8"/>
    <w:rsid w:val="001B63DB"/>
    <w:rsid w:val="001C60D7"/>
    <w:rsid w:val="001C7B96"/>
    <w:rsid w:val="001D67F6"/>
    <w:rsid w:val="001E5D5D"/>
    <w:rsid w:val="001F0833"/>
    <w:rsid w:val="002015EB"/>
    <w:rsid w:val="00212B31"/>
    <w:rsid w:val="002155AA"/>
    <w:rsid w:val="00224811"/>
    <w:rsid w:val="00232D9D"/>
    <w:rsid w:val="00236A6C"/>
    <w:rsid w:val="00247E61"/>
    <w:rsid w:val="0026767C"/>
    <w:rsid w:val="00273ABD"/>
    <w:rsid w:val="00284127"/>
    <w:rsid w:val="00284F66"/>
    <w:rsid w:val="002931CF"/>
    <w:rsid w:val="00297CD9"/>
    <w:rsid w:val="002A2A3A"/>
    <w:rsid w:val="002B0E54"/>
    <w:rsid w:val="002C52F3"/>
    <w:rsid w:val="002D08DC"/>
    <w:rsid w:val="002D2C37"/>
    <w:rsid w:val="002D5F73"/>
    <w:rsid w:val="003060D2"/>
    <w:rsid w:val="00327A89"/>
    <w:rsid w:val="0033243A"/>
    <w:rsid w:val="00334224"/>
    <w:rsid w:val="00353EC6"/>
    <w:rsid w:val="003673CA"/>
    <w:rsid w:val="00370569"/>
    <w:rsid w:val="00370A9F"/>
    <w:rsid w:val="00374EB7"/>
    <w:rsid w:val="00376DE3"/>
    <w:rsid w:val="00382DD8"/>
    <w:rsid w:val="00384A5D"/>
    <w:rsid w:val="00384D05"/>
    <w:rsid w:val="00392CF7"/>
    <w:rsid w:val="003A6A4C"/>
    <w:rsid w:val="003A7B8F"/>
    <w:rsid w:val="003A7EFC"/>
    <w:rsid w:val="003B6626"/>
    <w:rsid w:val="003B6A4F"/>
    <w:rsid w:val="003C3813"/>
    <w:rsid w:val="003C7CD3"/>
    <w:rsid w:val="003D6792"/>
    <w:rsid w:val="003F62E3"/>
    <w:rsid w:val="003F66E9"/>
    <w:rsid w:val="003F6D3C"/>
    <w:rsid w:val="00402931"/>
    <w:rsid w:val="0040584F"/>
    <w:rsid w:val="004220E0"/>
    <w:rsid w:val="0042657C"/>
    <w:rsid w:val="00426AC4"/>
    <w:rsid w:val="004303AF"/>
    <w:rsid w:val="00431851"/>
    <w:rsid w:val="00433D93"/>
    <w:rsid w:val="0043506A"/>
    <w:rsid w:val="00441C7C"/>
    <w:rsid w:val="004479FB"/>
    <w:rsid w:val="00461C01"/>
    <w:rsid w:val="0047149F"/>
    <w:rsid w:val="004A2589"/>
    <w:rsid w:val="004A6B38"/>
    <w:rsid w:val="004B0C63"/>
    <w:rsid w:val="004B0CB2"/>
    <w:rsid w:val="004B16C2"/>
    <w:rsid w:val="004D4482"/>
    <w:rsid w:val="004D5BB8"/>
    <w:rsid w:val="004E2665"/>
    <w:rsid w:val="00505F53"/>
    <w:rsid w:val="00522EE2"/>
    <w:rsid w:val="00524758"/>
    <w:rsid w:val="00531E52"/>
    <w:rsid w:val="0053292B"/>
    <w:rsid w:val="0054376C"/>
    <w:rsid w:val="005478E5"/>
    <w:rsid w:val="00576B7B"/>
    <w:rsid w:val="00592EDB"/>
    <w:rsid w:val="00595516"/>
    <w:rsid w:val="00595B88"/>
    <w:rsid w:val="005A149A"/>
    <w:rsid w:val="005B6BB5"/>
    <w:rsid w:val="005C6EC3"/>
    <w:rsid w:val="005D6DD0"/>
    <w:rsid w:val="005D7A0E"/>
    <w:rsid w:val="005E6E14"/>
    <w:rsid w:val="005E6FE6"/>
    <w:rsid w:val="005E7233"/>
    <w:rsid w:val="005F1F9A"/>
    <w:rsid w:val="005F7C54"/>
    <w:rsid w:val="00607A3C"/>
    <w:rsid w:val="00607BD3"/>
    <w:rsid w:val="00610234"/>
    <w:rsid w:val="0061161B"/>
    <w:rsid w:val="00625E7A"/>
    <w:rsid w:val="00635128"/>
    <w:rsid w:val="00640D81"/>
    <w:rsid w:val="006419FA"/>
    <w:rsid w:val="006440FA"/>
    <w:rsid w:val="006466FA"/>
    <w:rsid w:val="0065463B"/>
    <w:rsid w:val="00657EE7"/>
    <w:rsid w:val="00665983"/>
    <w:rsid w:val="0066610B"/>
    <w:rsid w:val="00671201"/>
    <w:rsid w:val="00676C88"/>
    <w:rsid w:val="0068130E"/>
    <w:rsid w:val="006836F0"/>
    <w:rsid w:val="00693756"/>
    <w:rsid w:val="00697D1F"/>
    <w:rsid w:val="006A5A41"/>
    <w:rsid w:val="006B60A3"/>
    <w:rsid w:val="006D5EDA"/>
    <w:rsid w:val="006E2542"/>
    <w:rsid w:val="006F110F"/>
    <w:rsid w:val="00705D41"/>
    <w:rsid w:val="00713828"/>
    <w:rsid w:val="00716978"/>
    <w:rsid w:val="00717BE2"/>
    <w:rsid w:val="00720DBD"/>
    <w:rsid w:val="00727431"/>
    <w:rsid w:val="00732A4F"/>
    <w:rsid w:val="00743686"/>
    <w:rsid w:val="00753A32"/>
    <w:rsid w:val="00755BCA"/>
    <w:rsid w:val="00773E10"/>
    <w:rsid w:val="0078070B"/>
    <w:rsid w:val="00780C57"/>
    <w:rsid w:val="00781F1E"/>
    <w:rsid w:val="007842E6"/>
    <w:rsid w:val="00786FF1"/>
    <w:rsid w:val="00790106"/>
    <w:rsid w:val="0079157F"/>
    <w:rsid w:val="00793026"/>
    <w:rsid w:val="007945DE"/>
    <w:rsid w:val="007A0F85"/>
    <w:rsid w:val="007B24DC"/>
    <w:rsid w:val="007B47E2"/>
    <w:rsid w:val="007C2652"/>
    <w:rsid w:val="007C34CA"/>
    <w:rsid w:val="007D230E"/>
    <w:rsid w:val="007E0BFF"/>
    <w:rsid w:val="007E22F8"/>
    <w:rsid w:val="007E3F9C"/>
    <w:rsid w:val="007F07F9"/>
    <w:rsid w:val="007F6014"/>
    <w:rsid w:val="00802EB9"/>
    <w:rsid w:val="00803729"/>
    <w:rsid w:val="0080794E"/>
    <w:rsid w:val="00822B6A"/>
    <w:rsid w:val="0083219A"/>
    <w:rsid w:val="00841F0F"/>
    <w:rsid w:val="00844BC6"/>
    <w:rsid w:val="0085266B"/>
    <w:rsid w:val="00852825"/>
    <w:rsid w:val="008831CC"/>
    <w:rsid w:val="008936C1"/>
    <w:rsid w:val="00894500"/>
    <w:rsid w:val="008A788E"/>
    <w:rsid w:val="008B4F9B"/>
    <w:rsid w:val="008B613F"/>
    <w:rsid w:val="008B798C"/>
    <w:rsid w:val="008B7DA1"/>
    <w:rsid w:val="008B7EF1"/>
    <w:rsid w:val="008C123C"/>
    <w:rsid w:val="008C48E2"/>
    <w:rsid w:val="008C5570"/>
    <w:rsid w:val="008D468B"/>
    <w:rsid w:val="00902CC5"/>
    <w:rsid w:val="00903833"/>
    <w:rsid w:val="00907A25"/>
    <w:rsid w:val="00910363"/>
    <w:rsid w:val="00911A10"/>
    <w:rsid w:val="00914477"/>
    <w:rsid w:val="009255B1"/>
    <w:rsid w:val="00930D6D"/>
    <w:rsid w:val="0094205F"/>
    <w:rsid w:val="0095083F"/>
    <w:rsid w:val="0096558C"/>
    <w:rsid w:val="00971DAD"/>
    <w:rsid w:val="00974CAC"/>
    <w:rsid w:val="009847A3"/>
    <w:rsid w:val="0099692B"/>
    <w:rsid w:val="009A36FD"/>
    <w:rsid w:val="009B2E9E"/>
    <w:rsid w:val="009D3093"/>
    <w:rsid w:val="009E3FD8"/>
    <w:rsid w:val="009E5515"/>
    <w:rsid w:val="009E7BB5"/>
    <w:rsid w:val="009F3737"/>
    <w:rsid w:val="009F5077"/>
    <w:rsid w:val="00A07373"/>
    <w:rsid w:val="00A10F4A"/>
    <w:rsid w:val="00A135DE"/>
    <w:rsid w:val="00A428FF"/>
    <w:rsid w:val="00A555E0"/>
    <w:rsid w:val="00A57CFA"/>
    <w:rsid w:val="00A708BE"/>
    <w:rsid w:val="00A71750"/>
    <w:rsid w:val="00A746C5"/>
    <w:rsid w:val="00A81DB0"/>
    <w:rsid w:val="00A82C55"/>
    <w:rsid w:val="00A9764F"/>
    <w:rsid w:val="00AA1D23"/>
    <w:rsid w:val="00AC1304"/>
    <w:rsid w:val="00AC4094"/>
    <w:rsid w:val="00AD7FAD"/>
    <w:rsid w:val="00AE653F"/>
    <w:rsid w:val="00AF24B1"/>
    <w:rsid w:val="00AF3EF3"/>
    <w:rsid w:val="00B03883"/>
    <w:rsid w:val="00B0530D"/>
    <w:rsid w:val="00B07939"/>
    <w:rsid w:val="00B115FD"/>
    <w:rsid w:val="00B12AA1"/>
    <w:rsid w:val="00B142F1"/>
    <w:rsid w:val="00B275EB"/>
    <w:rsid w:val="00B429B2"/>
    <w:rsid w:val="00B455BF"/>
    <w:rsid w:val="00B5381B"/>
    <w:rsid w:val="00B90D68"/>
    <w:rsid w:val="00BA1115"/>
    <w:rsid w:val="00BA2FC6"/>
    <w:rsid w:val="00BA7DA4"/>
    <w:rsid w:val="00BB6FE2"/>
    <w:rsid w:val="00BD6FC2"/>
    <w:rsid w:val="00BE3D29"/>
    <w:rsid w:val="00BE6202"/>
    <w:rsid w:val="00C116E5"/>
    <w:rsid w:val="00C1200F"/>
    <w:rsid w:val="00C17D0C"/>
    <w:rsid w:val="00C277C9"/>
    <w:rsid w:val="00C309EC"/>
    <w:rsid w:val="00C33C5C"/>
    <w:rsid w:val="00C45B43"/>
    <w:rsid w:val="00C7011C"/>
    <w:rsid w:val="00C776F2"/>
    <w:rsid w:val="00C847CF"/>
    <w:rsid w:val="00C94690"/>
    <w:rsid w:val="00C967B3"/>
    <w:rsid w:val="00CB0975"/>
    <w:rsid w:val="00CB5B90"/>
    <w:rsid w:val="00CD2653"/>
    <w:rsid w:val="00CE3DF6"/>
    <w:rsid w:val="00CE437C"/>
    <w:rsid w:val="00CF3615"/>
    <w:rsid w:val="00CF77D5"/>
    <w:rsid w:val="00D0368A"/>
    <w:rsid w:val="00D226B8"/>
    <w:rsid w:val="00D35FB6"/>
    <w:rsid w:val="00D43870"/>
    <w:rsid w:val="00D47B2A"/>
    <w:rsid w:val="00D50D49"/>
    <w:rsid w:val="00D57E2C"/>
    <w:rsid w:val="00D622DF"/>
    <w:rsid w:val="00D7109C"/>
    <w:rsid w:val="00D72E34"/>
    <w:rsid w:val="00D83339"/>
    <w:rsid w:val="00DA2F2D"/>
    <w:rsid w:val="00DA79D1"/>
    <w:rsid w:val="00DB0FB4"/>
    <w:rsid w:val="00DB1EC6"/>
    <w:rsid w:val="00DC0FD2"/>
    <w:rsid w:val="00DC3FE6"/>
    <w:rsid w:val="00DD0323"/>
    <w:rsid w:val="00DD5BCE"/>
    <w:rsid w:val="00DE0C79"/>
    <w:rsid w:val="00DE49F1"/>
    <w:rsid w:val="00DF0F41"/>
    <w:rsid w:val="00DF2381"/>
    <w:rsid w:val="00DF4226"/>
    <w:rsid w:val="00DF5B57"/>
    <w:rsid w:val="00E051BC"/>
    <w:rsid w:val="00E0729A"/>
    <w:rsid w:val="00E12C7F"/>
    <w:rsid w:val="00E12FC2"/>
    <w:rsid w:val="00E13A1F"/>
    <w:rsid w:val="00E15C25"/>
    <w:rsid w:val="00E23757"/>
    <w:rsid w:val="00E24F46"/>
    <w:rsid w:val="00E26009"/>
    <w:rsid w:val="00E276E3"/>
    <w:rsid w:val="00E27925"/>
    <w:rsid w:val="00E3021B"/>
    <w:rsid w:val="00E331CD"/>
    <w:rsid w:val="00E430D5"/>
    <w:rsid w:val="00E4319D"/>
    <w:rsid w:val="00E514BB"/>
    <w:rsid w:val="00E523B4"/>
    <w:rsid w:val="00E52D76"/>
    <w:rsid w:val="00E52FA2"/>
    <w:rsid w:val="00E5419D"/>
    <w:rsid w:val="00E73E21"/>
    <w:rsid w:val="00EA6D95"/>
    <w:rsid w:val="00EB3E5C"/>
    <w:rsid w:val="00EC3C43"/>
    <w:rsid w:val="00EE52F8"/>
    <w:rsid w:val="00EF250C"/>
    <w:rsid w:val="00F0290E"/>
    <w:rsid w:val="00F14059"/>
    <w:rsid w:val="00F15359"/>
    <w:rsid w:val="00F24C46"/>
    <w:rsid w:val="00F2760C"/>
    <w:rsid w:val="00F3267F"/>
    <w:rsid w:val="00F3451D"/>
    <w:rsid w:val="00F413E5"/>
    <w:rsid w:val="00F7359C"/>
    <w:rsid w:val="00F7483C"/>
    <w:rsid w:val="00F82FF9"/>
    <w:rsid w:val="00F95486"/>
    <w:rsid w:val="00FA032C"/>
    <w:rsid w:val="00FA6064"/>
    <w:rsid w:val="00FB079E"/>
    <w:rsid w:val="00FB31C1"/>
    <w:rsid w:val="00FD4B25"/>
    <w:rsid w:val="00FD4EEA"/>
    <w:rsid w:val="00FD774F"/>
    <w:rsid w:val="00FE36E3"/>
    <w:rsid w:val="00FE4201"/>
    <w:rsid w:val="00FF605C"/>
    <w:rsid w:val="00FF6A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7A66D7B"/>
  <w15:chartTrackingRefBased/>
  <w15:docId w15:val="{FAFC54A1-81FF-2E4C-983A-7F70F67BF3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653F"/>
    <w:pPr>
      <w:spacing w:after="0" w:line="240" w:lineRule="auto"/>
    </w:pPr>
    <w:rPr>
      <w:rFonts w:ascii="Times New Roman" w:hAnsi="Times New Roman"/>
      <w:kern w:val="0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E653F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E653F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E653F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E653F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E653F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E653F"/>
    <w:pPr>
      <w:keepNext/>
      <w:keepLines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E653F"/>
    <w:pPr>
      <w:keepNext/>
      <w:keepLines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E653F"/>
    <w:pPr>
      <w:keepNext/>
      <w:keepLines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E653F"/>
    <w:pPr>
      <w:keepNext/>
      <w:keepLines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Cs w:val="24"/>
      <w14:ligatures w14:val="standardContextu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653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E653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E653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653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E653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E653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E653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E653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E653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E653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AE65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E653F"/>
    <w:pPr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AE653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E653F"/>
    <w:pPr>
      <w:spacing w:before="160" w:after="160" w:line="278" w:lineRule="auto"/>
      <w:jc w:val="center"/>
    </w:pPr>
    <w:rPr>
      <w:rFonts w:asciiTheme="minorHAnsi" w:hAnsiTheme="minorHAnsi"/>
      <w:i/>
      <w:iCs/>
      <w:color w:val="404040" w:themeColor="text1" w:themeTint="BF"/>
      <w:kern w:val="2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AE653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E653F"/>
    <w:pPr>
      <w:spacing w:after="160" w:line="278" w:lineRule="auto"/>
      <w:ind w:left="720"/>
      <w:contextualSpacing/>
    </w:pPr>
    <w:rPr>
      <w:rFonts w:asciiTheme="minorHAnsi" w:hAnsiTheme="minorHAnsi"/>
      <w:kern w:val="2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AE653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E653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/>
      <w:i/>
      <w:iCs/>
      <w:color w:val="0F4761" w:themeColor="accent1" w:themeShade="BF"/>
      <w:kern w:val="2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E653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E653F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01157E"/>
    <w:pPr>
      <w:jc w:val="center"/>
    </w:pPr>
    <w:rPr>
      <w:rFonts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157E"/>
    <w:rPr>
      <w:rFonts w:ascii="Times New Roman" w:hAnsi="Times New Roman" w:cs="Times New Roman"/>
      <w:kern w:val="0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1157E"/>
    <w:rPr>
      <w:rFonts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01157E"/>
    <w:rPr>
      <w:rFonts w:ascii="Times New Roman" w:hAnsi="Times New Roman" w:cs="Times New Roman"/>
      <w:kern w:val="0"/>
      <w:szCs w:val="22"/>
      <w14:ligatures w14:val="none"/>
    </w:rPr>
  </w:style>
  <w:style w:type="character" w:styleId="Hyperlink">
    <w:name w:val="Hyperlink"/>
    <w:basedOn w:val="DefaultParagraphFont"/>
    <w:uiPriority w:val="99"/>
    <w:unhideWhenUsed/>
    <w:rsid w:val="0001157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11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5344/2456-4451/2016/103" TargetMode="External"/><Relationship Id="rId13" Type="http://schemas.openxmlformats.org/officeDocument/2006/relationships/hyperlink" Target="https://doi.org/10.1016/S0034-4257(96)00072-7" TargetMode="External"/><Relationship Id="rId18" Type="http://schemas.openxmlformats.org/officeDocument/2006/relationships/hyperlink" Target="https://doi.org/10.1562/0031-8655(2002)0750272ACCIPL2.0.CO2" TargetMode="External"/><Relationship Id="rId26" Type="http://schemas.openxmlformats.org/officeDocument/2006/relationships/hyperlink" Target="https://doi.org/10.1016/S0176-1617(96)80081-2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80/014311698215919" TargetMode="External"/><Relationship Id="rId7" Type="http://schemas.openxmlformats.org/officeDocument/2006/relationships/hyperlink" Target="https://doi.org/10.1016/j.rse.2003.12.013" TargetMode="External"/><Relationship Id="rId12" Type="http://schemas.openxmlformats.org/officeDocument/2006/relationships/hyperlink" Target="https://doi.org/10.2307/1936256" TargetMode="External"/><Relationship Id="rId17" Type="http://schemas.openxmlformats.org/officeDocument/2006/relationships/hyperlink" Target="https://doi.org/10.1016/0034-4257(92)90059-S" TargetMode="External"/><Relationship Id="rId25" Type="http://schemas.openxmlformats.org/officeDocument/2006/relationships/hyperlink" Target="https://doi.org/10.1016/j.rse.2013.07.031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16/0098-8472(92)90034-Y" TargetMode="External"/><Relationship Id="rId20" Type="http://schemas.openxmlformats.org/officeDocument/2006/relationships/hyperlink" Target="https://doi.org/10.1016/j.sjbs.2019.05.007" TargetMode="External"/><Relationship Id="rId29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i.org/10.1016/0034-4257(94)90134-1" TargetMode="External"/><Relationship Id="rId11" Type="http://schemas.openxmlformats.org/officeDocument/2006/relationships/hyperlink" Target="https://doi.org/10.1016/0034-4257(94)00114-3" TargetMode="External"/><Relationship Id="rId24" Type="http://schemas.openxmlformats.org/officeDocument/2006/relationships/hyperlink" Target="https://doi.org/0071-1128/00/0055-121" TargetMode="External"/><Relationship Id="rId5" Type="http://schemas.openxmlformats.org/officeDocument/2006/relationships/hyperlink" Target="https://doi.org/10.1016/S0034-4257(00)00113-9" TargetMode="External"/><Relationship Id="rId15" Type="http://schemas.openxmlformats.org/officeDocument/2006/relationships/hyperlink" Target="https://doi.org/10.1016/j.rse.2005.09.002" TargetMode="External"/><Relationship Id="rId23" Type="http://schemas.openxmlformats.org/officeDocument/2006/relationships/hyperlink" Target="https://doi.org/10.1071/FP05315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s://doi.org/10.1016/0034-4257(95)00186-7" TargetMode="External"/><Relationship Id="rId19" Type="http://schemas.openxmlformats.org/officeDocument/2006/relationships/hyperlink" Target="https://doi.org/10.14601/Phytopathol_Mediterr-22862" TargetMode="External"/><Relationship Id="rId4" Type="http://schemas.openxmlformats.org/officeDocument/2006/relationships/hyperlink" Target="https://doi.org/10.1016/S0034-4257(02)00096-2" TargetMode="External"/><Relationship Id="rId9" Type="http://schemas.openxmlformats.org/officeDocument/2006/relationships/hyperlink" Target="https://doi.org/10.1016/j.biosystemseng.2022.01.009" TargetMode="External"/><Relationship Id="rId14" Type="http://schemas.openxmlformats.org/officeDocument/2006/relationships/hyperlink" Target="https://doi.org/0071-1128/00/0055-121" TargetMode="External"/><Relationship Id="rId22" Type="http://schemas.openxmlformats.org/officeDocument/2006/relationships/hyperlink" Target="https://doi.org/10.1016/S0034-4257(98)00059-5" TargetMode="External"/><Relationship Id="rId27" Type="http://schemas.openxmlformats.org/officeDocument/2006/relationships/hyperlink" Target="https://doi.org/10.1016/j.rse.2012.09.0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6</Pages>
  <Words>6345</Words>
  <Characters>36172</Characters>
  <Application>Microsoft Office Word</Application>
  <DocSecurity>0</DocSecurity>
  <Lines>301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dra Baumgartner</dc:creator>
  <cp:keywords/>
  <dc:description/>
  <cp:lastModifiedBy>Kendra Baumgartner</cp:lastModifiedBy>
  <cp:revision>8</cp:revision>
  <dcterms:created xsi:type="dcterms:W3CDTF">2025-04-15T20:22:00Z</dcterms:created>
  <dcterms:modified xsi:type="dcterms:W3CDTF">2025-04-16T00:47:00Z</dcterms:modified>
</cp:coreProperties>
</file>